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BFB7E" w14:textId="2DBEE1EA" w:rsidR="00887949" w:rsidRPr="00B8712F" w:rsidRDefault="00887949" w:rsidP="005A6CD5">
      <w:pPr>
        <w:pStyle w:val="Heading3"/>
      </w:pPr>
      <w:r w:rsidRPr="00B8712F">
        <w:t xml:space="preserve">Simulation </w:t>
      </w:r>
    </w:p>
    <w:p w14:paraId="6A10DDE4" w14:textId="241D6D70" w:rsidR="00887949" w:rsidRPr="00BE2D55" w:rsidRDefault="00887949" w:rsidP="005A6CD5">
      <w:pPr>
        <w:spacing w:line="276" w:lineRule="auto"/>
      </w:pPr>
    </w:p>
    <w:p w14:paraId="69F478CB" w14:textId="4F11F91C" w:rsidR="00962234" w:rsidRDefault="00962234" w:rsidP="005A6CD5">
      <w:pPr>
        <w:spacing w:line="276" w:lineRule="auto"/>
      </w:pPr>
      <w:r>
        <w:t xml:space="preserve">To simulate the variations of the fluorescence spectra between individual nanoparticles, the following algorithm is used. Because the fluorescence spectra </w:t>
      </w:r>
      <w:proofErr w:type="gramStart"/>
      <w:r>
        <w:t>is</w:t>
      </w:r>
      <w:proofErr w:type="gramEnd"/>
      <w:r>
        <w:t xml:space="preserve"> defined by the individual dye molecules and their mutual positioning inside a nanoparticle, we create a simulation of the resulting fluorescence by assuming the following: </w:t>
      </w:r>
    </w:p>
    <w:p w14:paraId="0A78E6CE" w14:textId="77777777" w:rsidR="00962234" w:rsidRDefault="00962234" w:rsidP="005A6CD5">
      <w:pPr>
        <w:spacing w:line="276" w:lineRule="auto"/>
      </w:pPr>
    </w:p>
    <w:p w14:paraId="1EF66EE3" w14:textId="5247B9D4" w:rsidR="00962234" w:rsidRDefault="00F61D2F" w:rsidP="00962234">
      <w:pPr>
        <w:spacing w:line="276" w:lineRule="auto"/>
        <w:ind w:left="360" w:hanging="180"/>
      </w:pPr>
      <w:r>
        <w:t>1)</w:t>
      </w:r>
      <w:r w:rsidR="00133F1D" w:rsidRPr="00BE2D55">
        <w:t xml:space="preserve"> </w:t>
      </w:r>
      <w:r w:rsidR="00962234">
        <w:t>D</w:t>
      </w:r>
      <w:r w:rsidR="00133F1D" w:rsidRPr="00BE2D55">
        <w:t xml:space="preserve">ye molecules </w:t>
      </w:r>
      <w:r w:rsidR="00962234">
        <w:t xml:space="preserve">of both </w:t>
      </w:r>
      <w:r w:rsidR="00962234" w:rsidRPr="00BE2D55">
        <w:t xml:space="preserve">R6G and RB </w:t>
      </w:r>
      <w:r w:rsidR="00962234">
        <w:t xml:space="preserve">dyes </w:t>
      </w:r>
      <w:r w:rsidR="00133F1D" w:rsidRPr="00BE2D55">
        <w:t>are</w:t>
      </w:r>
      <w:r>
        <w:t xml:space="preserve"> randomly </w:t>
      </w:r>
      <w:r w:rsidR="00133F1D" w:rsidRPr="00BE2D55">
        <w:t>distributed through the nanoparticles</w:t>
      </w:r>
      <w:r w:rsidR="00817FEA">
        <w:t>.</w:t>
      </w:r>
    </w:p>
    <w:p w14:paraId="3C1F7B8D" w14:textId="4BA9781A" w:rsidR="00962234" w:rsidRDefault="00962234" w:rsidP="00962234">
      <w:pPr>
        <w:spacing w:line="276" w:lineRule="auto"/>
        <w:ind w:left="360" w:hanging="180"/>
      </w:pPr>
      <w:r>
        <w:t>2) Nanoporous silica material of the nanoparticle is simulated with an equally sized mesh; the dye molecules can be located at the knots of this mesh</w:t>
      </w:r>
      <w:r w:rsidR="00817FEA">
        <w:t xml:space="preserve">. This assumption is based on the previously found repulsion between cationic dye molecules encapsulated in nanoporous silica </w:t>
      </w:r>
      <w:r w:rsidR="00817FEA">
        <w:fldChar w:fldCharType="begin"/>
      </w:r>
      <w:r w:rsidR="00817FEA">
        <w:instrText xml:space="preserve"> ADDIN EN.CITE &lt;EndNote&gt;&lt;Cite&gt;&lt;Author&gt;Kalaparthi&lt;/Author&gt;&lt;Year&gt;2016&lt;/Year&gt;&lt;RecNum&gt;20997&lt;/RecNum&gt;&lt;DisplayText&gt;[15]&lt;/DisplayText&gt;&lt;record&gt;&lt;rec-number&gt;20997&lt;/rec-number&gt;&lt;foreign-keys&gt;&lt;key app="EN" db-id="s995fea5xv2057ea50hpdzwcr9fep9zrr5ff" timestamp="1457291623"&gt;20997&lt;/key&gt;&lt;/foreign-keys&gt;&lt;ref-type name="Journal Article"&gt;17&lt;/ref-type&gt;&lt;contributors&gt;&lt;authors&gt;&lt;author&gt;Kalaparthi, V.&lt;/author&gt;&lt;author&gt;Palantavida, S.&lt;/author&gt;&lt;author&gt;Sokolov, I.&lt;/author&gt;&lt;/authors&gt;&lt;/contributors&gt;&lt;titles&gt;&lt;title&gt;The nature of ultrabrightness of nanoporous fluorescent particles with physically encapsulated fluorescent dyes&lt;/title&gt;&lt;secondary-title&gt;J. Mater. Chem. C&lt;/secondary-title&gt;&lt;/titles&gt;&lt;periodical&gt;&lt;full-title&gt;J. Mater. Chem. C&lt;/full-title&gt;&lt;/periodical&gt;&lt;pages&gt;2197-2210&lt;/pages&gt;&lt;volume&gt;4&lt;/volume&gt;&lt;number&gt;11&lt;/number&gt;&lt;section&gt;2197&lt;/section&gt;&lt;dates&gt;&lt;year&gt;2016&lt;/year&gt;&lt;/dates&gt;&lt;isbn&gt;2050-7526&amp;#xD;2050-7534&lt;/isbn&gt;&lt;urls&gt;&lt;/urls&gt;&lt;electronic-resource-num&gt;10.1039/c5tc04221f&lt;/electronic-resource-num&gt;&lt;/record&gt;&lt;/Cite&gt;&lt;/EndNote&gt;</w:instrText>
      </w:r>
      <w:r w:rsidR="00817FEA">
        <w:fldChar w:fldCharType="separate"/>
      </w:r>
      <w:r w:rsidR="00817FEA">
        <w:rPr>
          <w:noProof/>
        </w:rPr>
        <w:t>[15]</w:t>
      </w:r>
      <w:r w:rsidR="00817FEA">
        <w:fldChar w:fldCharType="end"/>
      </w:r>
      <w:r w:rsidR="00DC0950">
        <w:t>, see also the discussion section for detail.</w:t>
      </w:r>
    </w:p>
    <w:p w14:paraId="36169D2E" w14:textId="32A3739A" w:rsidR="00962234" w:rsidRDefault="00962234" w:rsidP="00962234">
      <w:pPr>
        <w:spacing w:line="276" w:lineRule="auto"/>
        <w:ind w:left="360" w:hanging="180"/>
      </w:pPr>
      <w:r>
        <w:t>3</w:t>
      </w:r>
      <w:r w:rsidR="00F61D2F">
        <w:t>)</w:t>
      </w:r>
      <w:r w:rsidR="00A358BE">
        <w:t xml:space="preserve"> </w:t>
      </w:r>
      <w:r>
        <w:t>F</w:t>
      </w:r>
      <w:r w:rsidR="00893103" w:rsidRPr="00BE2D55">
        <w:t>luorescence Resonance Energy Transfer (FRET) happens only between the nearest neighbors, meaning</w:t>
      </w:r>
      <w:r w:rsidR="007A4F96" w:rsidRPr="00BE2D55">
        <w:t xml:space="preserve"> that FRET does not happen between</w:t>
      </w:r>
      <w:r w:rsidR="00893103" w:rsidRPr="00BE2D55">
        <w:t xml:space="preserve"> R6G and RB </w:t>
      </w:r>
      <w:r w:rsidR="007A4F96" w:rsidRPr="00BE2D55">
        <w:t>if they are more</w:t>
      </w:r>
      <w:r w:rsidR="00893103" w:rsidRPr="00BE2D55">
        <w:t xml:space="preserve"> than one cell away</w:t>
      </w:r>
      <w:r w:rsidR="00F61D2F">
        <w:t xml:space="preserve"> or even diagonal from each other</w:t>
      </w:r>
      <w:r w:rsidR="00893103" w:rsidRPr="00BE2D55">
        <w:t>.</w:t>
      </w:r>
      <w:r w:rsidR="007A4F96" w:rsidRPr="00BE2D55">
        <w:t xml:space="preserve"> </w:t>
      </w:r>
      <w:r w:rsidR="00F61D2F">
        <w:t xml:space="preserve">This is justified by </w:t>
      </w:r>
      <w:r w:rsidR="0070043B">
        <w:t xml:space="preserve">a </w:t>
      </w:r>
      <w:r w:rsidR="00F61D2F">
        <w:t xml:space="preserve">very strong decay of the efficiency of </w:t>
      </w:r>
      <w:r w:rsidR="00F61D2F" w:rsidRPr="00BE2D55">
        <w:t xml:space="preserve">FRET </w:t>
      </w:r>
      <w:r w:rsidR="00F61D2F">
        <w:t xml:space="preserve">with the increase of distance between dyes involved in </w:t>
      </w:r>
      <w:r w:rsidR="00F61D2F" w:rsidRPr="00BE2D55">
        <w:t>FRET</w:t>
      </w:r>
      <w:r w:rsidR="00F61D2F">
        <w:t xml:space="preserve">. </w:t>
      </w:r>
    </w:p>
    <w:p w14:paraId="2A49CDFE" w14:textId="05E7A03A" w:rsidR="00887949" w:rsidRDefault="00962234" w:rsidP="00962234">
      <w:pPr>
        <w:spacing w:line="276" w:lineRule="auto"/>
        <w:ind w:left="360" w:hanging="180"/>
      </w:pPr>
      <w:r>
        <w:t>4</w:t>
      </w:r>
      <w:r w:rsidR="00F61D2F">
        <w:t xml:space="preserve">) </w:t>
      </w:r>
      <w:r>
        <w:t>O</w:t>
      </w:r>
      <w:r w:rsidR="00F61D2F">
        <w:t xml:space="preserve">ne </w:t>
      </w:r>
      <w:r w:rsidR="00133F1D" w:rsidRPr="00BE2D55">
        <w:t>R6G</w:t>
      </w:r>
      <w:r w:rsidR="00DB5D92" w:rsidRPr="00BE2D55">
        <w:t xml:space="preserve"> </w:t>
      </w:r>
      <w:r w:rsidR="00F61D2F">
        <w:t xml:space="preserve">molecule </w:t>
      </w:r>
      <w:r w:rsidR="00DB5D92" w:rsidRPr="00BE2D55">
        <w:t>is</w:t>
      </w:r>
      <w:r w:rsidR="00F61D2F">
        <w:t xml:space="preserve"> in participating in </w:t>
      </w:r>
      <w:r w:rsidR="00DB5D92" w:rsidRPr="00BE2D55">
        <w:t xml:space="preserve">only one FRET. </w:t>
      </w:r>
    </w:p>
    <w:p w14:paraId="21FA82FA" w14:textId="5278CD95" w:rsidR="00BE351A" w:rsidRDefault="00BE351A" w:rsidP="00962234">
      <w:pPr>
        <w:spacing w:line="276" w:lineRule="auto"/>
        <w:ind w:left="360" w:hanging="180"/>
      </w:pPr>
      <w:r>
        <w:t>5) For simplicity, we consider each particle to be of cubic geometry.</w:t>
      </w:r>
    </w:p>
    <w:p w14:paraId="6F895688" w14:textId="77777777" w:rsidR="00962234" w:rsidRDefault="00962234" w:rsidP="005A6CD5">
      <w:pPr>
        <w:spacing w:line="276" w:lineRule="auto"/>
      </w:pPr>
    </w:p>
    <w:p w14:paraId="79DB2C6D" w14:textId="50E1A56D" w:rsidR="00A85131" w:rsidRPr="00BE2D55" w:rsidRDefault="00F574FD" w:rsidP="005A6CD5">
      <w:pPr>
        <w:spacing w:line="276" w:lineRule="auto"/>
      </w:pPr>
      <w:bookmarkStart w:id="0" w:name="_Hlk76917539"/>
      <w:r w:rsidRPr="00BE2D55">
        <w:t xml:space="preserve">The equation </w:t>
      </w:r>
      <w:r w:rsidR="0070043B">
        <w:t>for</w:t>
      </w:r>
      <w:r w:rsidRPr="00BE2D55">
        <w:t xml:space="preserve"> </w:t>
      </w:r>
      <w:r w:rsidR="0070043B">
        <w:t xml:space="preserve">the </w:t>
      </w:r>
      <w:r w:rsidRPr="00BE2D55">
        <w:t>fluorescence spectrum of individual nanoparticles is</w:t>
      </w:r>
      <w:r w:rsidR="00962234">
        <w:t xml:space="preserve"> then given by</w:t>
      </w:r>
      <w:r w:rsidRPr="00BE2D55">
        <w:t xml:space="preserve"> </w:t>
      </w:r>
    </w:p>
    <w:p w14:paraId="2AC2ED4F" w14:textId="2EF1762C" w:rsidR="00887949" w:rsidRPr="00BE2D55" w:rsidRDefault="00A85131" w:rsidP="005A6CD5">
      <w:pPr>
        <w:spacing w:line="276" w:lineRule="auto"/>
      </w:pPr>
      <w:r w:rsidRPr="00BE2D55">
        <w:t xml:space="preserve"> </w:t>
      </w:r>
    </w:p>
    <w:p w14:paraId="476A5627" w14:textId="1D25D49E" w:rsidR="00887949" w:rsidRDefault="00A85131" w:rsidP="005A6CD5">
      <w:pPr>
        <w:pStyle w:val="ListParagraph"/>
        <w:spacing w:line="276" w:lineRule="auto"/>
        <w:rPr>
          <w:rFonts w:asciiTheme="majorBidi" w:eastAsiaTheme="minorEastAsia" w:hAnsiTheme="majorBidi"/>
        </w:rPr>
      </w:pPr>
      <m:oMath>
        <m:r>
          <w:rPr>
            <w:rFonts w:ascii="Cambria Math" w:hAnsi="Cambria Math"/>
          </w:rPr>
          <m:t>FL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λ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6</m:t>
                </m:r>
                <m:r>
                  <w:rPr>
                    <w:rFonts w:ascii="Cambria Math" w:hAnsi="Cambria Math"/>
                  </w:rPr>
                  <m:t>G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FRET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QY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R</m:t>
            </m:r>
            <m:r>
              <m:rPr>
                <m:sty m:val="p"/>
              </m:rP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</w:rPr>
              <m:t>G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</m:t>
            </m:r>
            <m:r>
              <m:rPr>
                <m:sty m:val="p"/>
              </m:rP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</w:rPr>
              <m:t>G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F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R</m:t>
            </m:r>
            <m:r>
              <m:rPr>
                <m:sty m:val="p"/>
              </m:rP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</w:rPr>
              <m:t>G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λ</m:t>
            </m:r>
          </m:e>
        </m:d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FRET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</m:t>
            </m:r>
            <m:r>
              <m:rPr>
                <m:sty m:val="p"/>
              </m:rP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</w:rPr>
              <m:t>G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Q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FRET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F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λ</m:t>
            </m:r>
          </m:e>
        </m:d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  <m:r>
          <m:rPr>
            <m:sty m:val="p"/>
          </m:rP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FRET</m:t>
            </m:r>
          </m:sub>
        </m:sSub>
        <m:r>
          <m:rPr>
            <m:sty m:val="p"/>
          </m:rPr>
          <w:rPr>
            <w:rFonts w:ascii="Cambria Math" w:hAnsi="Cambria Math"/>
          </w:rPr>
          <m:t>)×</m:t>
        </m:r>
        <m:r>
          <w:rPr>
            <w:rFonts w:ascii="Cambria Math" w:hAnsi="Cambria Math"/>
          </w:rPr>
          <m:t>Q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/>
          </w:rPr>
          <m:t>F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λ</m:t>
            </m:r>
          </m:e>
        </m:d>
      </m:oMath>
      <w:proofErr w:type="gramStart"/>
      <w:r w:rsidR="00962234">
        <w:rPr>
          <w:rFonts w:asciiTheme="majorBidi" w:eastAsiaTheme="minorEastAsia" w:hAnsiTheme="majorBidi"/>
        </w:rPr>
        <w:t>,</w:t>
      </w:r>
      <w:r w:rsidR="00817FEA">
        <w:rPr>
          <w:rFonts w:asciiTheme="majorBidi" w:eastAsiaTheme="minorEastAsia" w:hAnsiTheme="majorBidi"/>
        </w:rPr>
        <w:t xml:space="preserve">   </w:t>
      </w:r>
      <w:proofErr w:type="gramEnd"/>
      <w:r w:rsidR="00817FEA">
        <w:rPr>
          <w:rFonts w:asciiTheme="majorBidi" w:eastAsiaTheme="minorEastAsia" w:hAnsiTheme="majorBidi"/>
        </w:rPr>
        <w:t xml:space="preserve">                       (1)</w:t>
      </w:r>
    </w:p>
    <w:p w14:paraId="1F6AE67A" w14:textId="77777777" w:rsidR="00962234" w:rsidRPr="00BE2D55" w:rsidRDefault="00962234" w:rsidP="005A6CD5">
      <w:pPr>
        <w:pStyle w:val="ListParagraph"/>
        <w:spacing w:line="276" w:lineRule="auto"/>
        <w:rPr>
          <w:rFonts w:asciiTheme="majorBidi" w:eastAsiaTheme="minorEastAsia" w:hAnsiTheme="majorBidi"/>
        </w:rPr>
      </w:pPr>
    </w:p>
    <w:p w14:paraId="6C95E1AE" w14:textId="2CAD52A7" w:rsidR="00515626" w:rsidRDefault="00962234" w:rsidP="006C5411">
      <w:pPr>
        <w:pStyle w:val="ListParagraph"/>
        <w:spacing w:line="276" w:lineRule="auto"/>
        <w:ind w:left="0"/>
      </w:pPr>
      <w:r>
        <w:t xml:space="preserve">where </w:t>
      </w:r>
      <m:oMath>
        <m:r>
          <w:rPr>
            <w:rFonts w:ascii="Cambria Math" w:hAnsi="Cambria Math"/>
          </w:rPr>
          <m:t>N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R6G</m:t>
            </m:r>
          </m:sub>
        </m:sSub>
      </m:oMath>
      <w:r w:rsidRPr="00BE2D55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</m:oMath>
      <w:r w:rsidRPr="00BE2D55">
        <w:t xml:space="preserve"> are the number</w:t>
      </w:r>
      <w:r>
        <w:t>s</w:t>
      </w:r>
      <w:r w:rsidRPr="00BE2D55">
        <w:t xml:space="preserve"> of R6G and RB</w:t>
      </w:r>
      <w:r>
        <w:t xml:space="preserve"> molecules </w:t>
      </w:r>
      <w:r w:rsidRPr="00BE2D55">
        <w:t>inside nanoparticles</w:t>
      </w:r>
      <w:r>
        <w:t>, respectively,</w:t>
      </w:r>
      <w:r w:rsidRPr="00BE2D5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FRET</m:t>
            </m:r>
          </m:sub>
        </m:sSub>
      </m:oMath>
      <w:r w:rsidRPr="00BE2D55">
        <w:t xml:space="preserve"> is the number of FRET pairs inside nanoparticles, </w:t>
      </w:r>
      <m:oMath>
        <m:r>
          <w:rPr>
            <w:rFonts w:ascii="Cambria Math" w:hAnsi="Cambria Math"/>
          </w:rPr>
          <m:t>Q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6G</m:t>
            </m:r>
          </m:sub>
        </m:sSub>
      </m:oMath>
      <w:r w:rsidRPr="00BE2D55">
        <w:t xml:space="preserve">and </w:t>
      </w:r>
      <m:oMath>
        <m:r>
          <w:rPr>
            <w:rFonts w:ascii="Cambria Math" w:hAnsi="Cambria Math"/>
          </w:rPr>
          <m:t>Q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</m:oMath>
      <w:r w:rsidRPr="00BE2D55">
        <w:t xml:space="preserve"> are </w:t>
      </w:r>
      <w:r>
        <w:t xml:space="preserve">the </w:t>
      </w:r>
      <w:r w:rsidRPr="00BE2D55">
        <w:t xml:space="preserve">quantum yield of R6G and RB, </w:t>
      </w:r>
      <m:oMath>
        <m: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6G</m:t>
            </m:r>
          </m:sub>
        </m:sSub>
      </m:oMath>
      <w:r w:rsidRPr="00BE2D55">
        <w:t xml:space="preserve"> and </w:t>
      </w:r>
      <m:oMath>
        <m:r>
          <w:rPr>
            <w:rFonts w:ascii="Cambria Math" w:hAnsi="Cambria Math"/>
          </w:rPr>
          <m:t>A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</m:oMath>
      <w:r w:rsidRPr="00BE2D55">
        <w:t xml:space="preserve"> are </w:t>
      </w:r>
      <w:r>
        <w:t xml:space="preserve">the </w:t>
      </w:r>
      <w:r w:rsidRPr="00BE2D55">
        <w:t>absorbance of R6G and RB at the excitation wavelength,</w:t>
      </w:r>
      <w:r>
        <w:t xml:space="preserve"> respectively,</w:t>
      </w:r>
      <w:r w:rsidRPr="00BE2D5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FRET</m:t>
            </m:r>
          </m:sub>
        </m:sSub>
      </m:oMath>
      <w:r w:rsidRPr="00BE2D55">
        <w:t xml:space="preserve"> is the efficiency of FRET</w:t>
      </w:r>
      <w:r>
        <w:t>.</w:t>
      </w:r>
      <w:r w:rsidRPr="00BE2D55">
        <w:t xml:space="preserve"> </w:t>
      </w:r>
      <m:oMath>
        <m:r>
          <w:rPr>
            <w:rFonts w:ascii="Cambria Math" w:hAnsi="Cambria Math"/>
          </w:rPr>
          <m:t>F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R6G</m:t>
            </m:r>
          </m:sub>
        </m:sSub>
      </m:oMath>
      <w:r w:rsidRPr="00BE2D55">
        <w:t xml:space="preserve"> and </w:t>
      </w:r>
      <m:oMath>
        <m:r>
          <w:rPr>
            <w:rFonts w:ascii="Cambria Math" w:hAnsi="Cambria Math"/>
          </w:rPr>
          <m:t>F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RB</m:t>
            </m:r>
          </m:sub>
        </m:sSub>
      </m:oMath>
      <w:r w:rsidRPr="00BE2D55">
        <w:t xml:space="preserve"> are the fluorescence spectr</w:t>
      </w:r>
      <w:r>
        <w:t>a</w:t>
      </w:r>
      <w:r w:rsidRPr="00BE2D55">
        <w:t xml:space="preserve"> of the corresponding dyes</w:t>
      </w:r>
      <w:r>
        <w:t xml:space="preserve"> measured after encapsulation in the nanoporous silica</w:t>
      </w:r>
      <w:r w:rsidRPr="00BE2D55">
        <w:t>.</w:t>
      </w:r>
      <w:bookmarkEnd w:id="0"/>
      <w:r>
        <w:t xml:space="preserve"> </w:t>
      </w:r>
      <w:r w:rsidR="00A46CB6" w:rsidRPr="00BE2D55">
        <w:t>The values of quantum yield of R6G and RB</w:t>
      </w:r>
      <w:r w:rsidR="00E0543A" w:rsidRPr="00BE2D55">
        <w:t>,</w:t>
      </w:r>
      <w:r w:rsidR="00A46CB6" w:rsidRPr="00BE2D55">
        <w:t xml:space="preserve"> </w:t>
      </w:r>
      <w:r w:rsidR="00E0543A" w:rsidRPr="00BE2D55">
        <w:t>a</w:t>
      </w:r>
      <w:r w:rsidR="00CD7212">
        <w:t xml:space="preserve">s well as </w:t>
      </w:r>
      <w:r w:rsidR="00E0543A" w:rsidRPr="00BE2D55">
        <w:t>the Forster distance for calculating the efficiency of  FRET were</w:t>
      </w:r>
      <w:r w:rsidR="00A46CB6" w:rsidRPr="00BE2D55">
        <w:t xml:space="preserve"> </w:t>
      </w:r>
      <w:r w:rsidR="006C5411">
        <w:t xml:space="preserve">measured and </w:t>
      </w:r>
      <w:r w:rsidR="00F56D86">
        <w:t>calculated</w:t>
      </w:r>
      <w:r w:rsidR="00A46CB6" w:rsidRPr="00BE2D55">
        <w:t xml:space="preserve"> based</w:t>
      </w:r>
      <w:r w:rsidR="006C5411">
        <w:t xml:space="preserve"> as described </w:t>
      </w:r>
      <w:r w:rsidR="00A46CB6" w:rsidRPr="00BE2D55">
        <w:t xml:space="preserve">the previous study </w:t>
      </w:r>
      <w:r w:rsidR="00A46CB6" w:rsidRPr="00BE2D55">
        <w:fldChar w:fldCharType="begin"/>
      </w:r>
      <w:r w:rsidR="00666083">
        <w:instrText xml:space="preserve"> ADDIN EN.CITE &lt;EndNote&gt;&lt;Cite&gt;&lt;Author&gt;Peerzade&lt;/Author&gt;&lt;Year&gt;2020&lt;/Year&gt;&lt;RecNum&gt;0&lt;/RecNum&gt;&lt;IDText&gt;Ultrabright Fluorescent Silica Nanoparticles for Multiplexed Detection&lt;/IDText&gt;&lt;DisplayText&gt;[16]&lt;/DisplayText&gt;&lt;record&gt;&lt;titles&gt;&lt;title&gt;Ultrabright Fluorescent Silica Nanoparticles for Multiplexed Detection&lt;/title&gt;&lt;secondary-title&gt;Nanomaterials&lt;/secondary-title&gt;&lt;/titles&gt;&lt;pages&gt;905&lt;/pages&gt;&lt;number&gt;5&lt;/number&gt;&lt;contributors&gt;&lt;authors&gt;&lt;author&gt;Peerzade, Saquib Ahmed&lt;/author&gt;&lt;author&gt;Makarova, Nadezda&lt;/author&gt;&lt;author&gt;Sokolov, Igor&lt;/author&gt;&lt;/authors&gt;&lt;/contributors&gt;&lt;added-date format="utc"&gt;1618529816&lt;/added-date&gt;&lt;ref-type name="Journal Article"&gt;17&lt;/ref-type&gt;&lt;dates&gt;&lt;year&gt;2020&lt;/year&gt;&lt;/dates&gt;&lt;rec-number&gt;4&lt;/rec-number&gt;&lt;last-updated-date format="utc"&gt;1618529816&lt;/last-updated-date&gt;&lt;volume&gt;10&lt;/volume&gt;&lt;/record&gt;&lt;/Cite&gt;&lt;/EndNote&gt;</w:instrText>
      </w:r>
      <w:r w:rsidR="00A46CB6" w:rsidRPr="00BE2D55">
        <w:fldChar w:fldCharType="separate"/>
      </w:r>
      <w:r w:rsidR="00666083">
        <w:rPr>
          <w:noProof/>
        </w:rPr>
        <w:t>[16]</w:t>
      </w:r>
      <w:r w:rsidR="00A46CB6" w:rsidRPr="00BE2D55">
        <w:fldChar w:fldCharType="end"/>
      </w:r>
      <w:r w:rsidR="00A46CB6" w:rsidRPr="00BE2D55">
        <w:t xml:space="preserve">. </w:t>
      </w:r>
      <w:r w:rsidR="00CD7212">
        <w:t>The n</w:t>
      </w:r>
      <w:r w:rsidR="001D5CBD" w:rsidRPr="00BE2D55">
        <w:t>umber</w:t>
      </w:r>
      <w:r w:rsidR="00A77BC0" w:rsidRPr="00BE2D55">
        <w:t>s</w:t>
      </w:r>
      <w:r w:rsidR="001D5CBD" w:rsidRPr="00BE2D55">
        <w:t xml:space="preserve"> of R6G and RB</w:t>
      </w:r>
      <w:r w:rsidR="00A77BC0" w:rsidRPr="00BE2D55">
        <w:t xml:space="preserve"> dye molecules</w:t>
      </w:r>
      <w:r w:rsidR="001D5CBD" w:rsidRPr="00BE2D55">
        <w:t xml:space="preserve"> </w:t>
      </w:r>
      <w:r w:rsidR="00A77BC0" w:rsidRPr="00BE2D55">
        <w:t xml:space="preserve">for each ratio were </w:t>
      </w:r>
      <w:r w:rsidR="001D5CBD" w:rsidRPr="00BE2D55">
        <w:t>calculated</w:t>
      </w:r>
      <w:r w:rsidR="006C5411">
        <w:t xml:space="preserve"> using the method described in </w:t>
      </w:r>
      <w:r w:rsidR="000A3246" w:rsidRPr="00BE2D55">
        <w:fldChar w:fldCharType="begin">
          <w:fldData xml:space="preserve">PEVuZE5vdGU+PENpdGU+PEF1dGhvcj5DaG88L0F1dGhvcj48WWVhcj4yMDEwPC9ZZWFyPjxSZWNO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</w:fldData>
        </w:fldChar>
      </w:r>
      <w:r w:rsidR="00B26FFF">
        <w:instrText xml:space="preserve"> ADDIN EN.CITE </w:instrText>
      </w:r>
      <w:r w:rsidR="00B26FFF">
        <w:fldChar w:fldCharType="begin">
          <w:fldData xml:space="preserve">PEVuZE5vdGU+PENpdGU+PEF1dGhvcj5DaG88L0F1dGhvcj48WWVhcj4yMDEwPC9ZZWFyPjxSZWNO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</w:fldData>
        </w:fldChar>
      </w:r>
      <w:r w:rsidR="00B26FFF">
        <w:instrText xml:space="preserve"> ADDIN EN.CITE.DATA </w:instrText>
      </w:r>
      <w:r w:rsidR="00B26FFF">
        <w:fldChar w:fldCharType="end"/>
      </w:r>
      <w:r w:rsidR="000A3246" w:rsidRPr="00BE2D55">
        <w:fldChar w:fldCharType="separate"/>
      </w:r>
      <w:r w:rsidR="00B26FFF">
        <w:rPr>
          <w:noProof/>
        </w:rPr>
        <w:t>[3, 11, 19, 20]</w:t>
      </w:r>
      <w:r w:rsidR="000A3246" w:rsidRPr="00BE2D55">
        <w:fldChar w:fldCharType="end"/>
      </w:r>
      <w:r w:rsidR="006C5411">
        <w:t xml:space="preserve">, </w:t>
      </w:r>
      <w:r w:rsidR="006C5411" w:rsidRPr="006C5411">
        <w:rPr>
          <w:highlight w:val="yellow"/>
        </w:rPr>
        <w:t>see also the supplementary information for detail</w:t>
      </w:r>
      <w:r w:rsidR="00450F38" w:rsidRPr="006C5411">
        <w:rPr>
          <w:highlight w:val="yellow"/>
        </w:rPr>
        <w:t>.</w:t>
      </w:r>
      <w:r w:rsidR="00450F38" w:rsidRPr="00BE2D55">
        <w:t xml:space="preserve"> </w:t>
      </w:r>
    </w:p>
    <w:p w14:paraId="1048A078" w14:textId="77777777" w:rsidR="006C5411" w:rsidRPr="00F112FE" w:rsidRDefault="006C5411" w:rsidP="006C5411">
      <w:pPr>
        <w:pStyle w:val="ListParagraph"/>
        <w:spacing w:line="276" w:lineRule="auto"/>
        <w:ind w:left="0"/>
      </w:pPr>
    </w:p>
    <w:p w14:paraId="08D4F355" w14:textId="5D16031C" w:rsidR="00515626" w:rsidRPr="00B8712F" w:rsidRDefault="00515626" w:rsidP="006C5411">
      <w:pPr>
        <w:pStyle w:val="Heading2"/>
      </w:pPr>
      <w:r w:rsidRPr="00B8712F">
        <w:t>Result</w:t>
      </w:r>
      <w:r w:rsidR="002A5DD3" w:rsidRPr="00B8712F">
        <w:t>s</w:t>
      </w:r>
      <w:r w:rsidRPr="00B8712F">
        <w:t xml:space="preserve"> </w:t>
      </w:r>
    </w:p>
    <w:p w14:paraId="2D970187" w14:textId="1522667F" w:rsidR="00F112FE" w:rsidRDefault="00F112FE" w:rsidP="005A6CD5">
      <w:pPr>
        <w:spacing w:line="276" w:lineRule="auto"/>
      </w:pPr>
    </w:p>
    <w:p w14:paraId="21924C13" w14:textId="40E76163" w:rsidR="0070043B" w:rsidRDefault="0070043B" w:rsidP="005A6CD5">
      <w:pPr>
        <w:spacing w:line="276" w:lineRule="auto"/>
      </w:pPr>
      <w:r>
        <w:t>T</w:t>
      </w:r>
      <w:r w:rsidRPr="0070043B">
        <w:t xml:space="preserve">hree different </w:t>
      </w:r>
      <w:r>
        <w:t xml:space="preserve">variants of nanoparticles were synthesized with the </w:t>
      </w:r>
      <w:r w:rsidRPr="008D3ABA">
        <w:t xml:space="preserve">molar ratios of R6G to RB </w:t>
      </w:r>
      <w:r>
        <w:t xml:space="preserve">of </w:t>
      </w:r>
      <w:r w:rsidRPr="008D3ABA">
        <w:t>1:1, 1:0.1, and 1:0.01</w:t>
      </w:r>
      <w:r>
        <w:t xml:space="preserve"> as described in the method section. </w:t>
      </w:r>
      <w:r w:rsidRPr="0070043B">
        <w:rPr>
          <w:highlight w:val="yellow"/>
        </w:rPr>
        <w:t>Figure 1</w:t>
      </w:r>
      <w:r>
        <w:t xml:space="preserve">a-c shows an AFM image of the synthesized nanoparticles.  </w:t>
      </w:r>
      <w:r w:rsidRPr="0070043B">
        <w:rPr>
          <w:highlight w:val="yellow"/>
        </w:rPr>
        <w:t>Figure 1d-f presents</w:t>
      </w:r>
      <w:r>
        <w:t xml:space="preserve"> the results of DLS measurements of the </w:t>
      </w:r>
      <w:r>
        <w:lastRenderedPageBreak/>
        <w:t xml:space="preserve">nanoparticle size. </w:t>
      </w:r>
      <w:r w:rsidR="00B83E62">
        <w:t>T</w:t>
      </w:r>
      <w:r w:rsidR="00B83E62" w:rsidRPr="00921205">
        <w:t xml:space="preserve">he size of </w:t>
      </w:r>
      <w:proofErr w:type="spellStart"/>
      <w:r w:rsidR="00B83E62" w:rsidRPr="00921205">
        <w:t>SiNPs</w:t>
      </w:r>
      <w:proofErr w:type="spellEnd"/>
      <w:r w:rsidR="00B83E62" w:rsidRPr="00921205">
        <w:t xml:space="preserve"> was measured at least three times </w:t>
      </w:r>
      <w:r w:rsidR="00B83E62" w:rsidRPr="00D231D1">
        <w:t xml:space="preserve">by </w:t>
      </w:r>
      <w:r w:rsidR="00B83E62">
        <w:t>the</w:t>
      </w:r>
      <w:r w:rsidR="00B83E62" w:rsidRPr="00D231D1">
        <w:t xml:space="preserve"> DLS techniqu</w:t>
      </w:r>
      <w:r w:rsidR="00B83E62">
        <w:t>e. T</w:t>
      </w:r>
      <w:r w:rsidR="00B83E62" w:rsidRPr="00D231D1">
        <w:t xml:space="preserve">he average size </w:t>
      </w:r>
      <w:r w:rsidR="00B83E62">
        <w:t xml:space="preserve">of </w:t>
      </w:r>
      <w:proofErr w:type="spellStart"/>
      <w:r w:rsidR="00B83E62">
        <w:t>SiNPs</w:t>
      </w:r>
      <w:proofErr w:type="spellEnd"/>
      <w:r w:rsidR="00B83E62">
        <w:t xml:space="preserve"> </w:t>
      </w:r>
      <w:r w:rsidR="00B83E62" w:rsidRPr="00D231D1">
        <w:t xml:space="preserve">for R6G to RB ratios of 1:1, 1:0.1, and 1:0.01 were 43nm, 43nm, and 40nm, respectively.  </w:t>
      </w:r>
      <w:r>
        <w:t xml:space="preserve">One can see a good agreement between these two techniques. </w:t>
      </w:r>
    </w:p>
    <w:p w14:paraId="50599D18" w14:textId="013F8389" w:rsidR="00764DE6" w:rsidRDefault="00764DE6" w:rsidP="005A6CD5">
      <w:pPr>
        <w:spacing w:line="276" w:lineRule="auto"/>
      </w:pPr>
    </w:p>
    <w:p w14:paraId="7CA5BEFC" w14:textId="4DD75010" w:rsidR="00764DE6" w:rsidRPr="00764DE6" w:rsidRDefault="00764DE6" w:rsidP="00817FEA">
      <w:pPr>
        <w:spacing w:line="276" w:lineRule="auto"/>
        <w:jc w:val="center"/>
      </w:pPr>
      <w:r w:rsidRPr="00764DE6">
        <w:t>To be inserted</w:t>
      </w:r>
    </w:p>
    <w:p w14:paraId="449A5F9F" w14:textId="71531E77" w:rsidR="00764DE6" w:rsidRDefault="00764DE6" w:rsidP="005A6CD5">
      <w:pPr>
        <w:spacing w:line="276" w:lineRule="auto"/>
      </w:pPr>
    </w:p>
    <w:p w14:paraId="1CC4B4EB" w14:textId="1D6A776F" w:rsidR="00764DE6" w:rsidRDefault="00764DE6" w:rsidP="005A6CD5">
      <w:pPr>
        <w:spacing w:line="276" w:lineRule="auto"/>
      </w:pPr>
      <w:r w:rsidRPr="00817FEA">
        <w:rPr>
          <w:b/>
          <w:bCs/>
        </w:rPr>
        <w:t>Figure 1</w:t>
      </w:r>
      <w:r>
        <w:t xml:space="preserve">. </w:t>
      </w:r>
      <w:proofErr w:type="spellStart"/>
      <w:r w:rsidRPr="00764DE6">
        <w:rPr>
          <w:highlight w:val="yellow"/>
        </w:rPr>
        <w:t>xxxx</w:t>
      </w:r>
      <w:proofErr w:type="spellEnd"/>
    </w:p>
    <w:p w14:paraId="6C9C7D8D" w14:textId="4A896CE7" w:rsidR="000253A7" w:rsidRDefault="000253A7" w:rsidP="005A6CD5">
      <w:pPr>
        <w:spacing w:line="276" w:lineRule="auto"/>
      </w:pPr>
    </w:p>
    <w:p w14:paraId="7C7AE8F3" w14:textId="77777777" w:rsidR="009315A7" w:rsidRDefault="009315A7" w:rsidP="005A6CD5">
      <w:pPr>
        <w:spacing w:line="276" w:lineRule="auto"/>
      </w:pPr>
    </w:p>
    <w:p w14:paraId="6490FF41" w14:textId="77777777" w:rsidR="009315A7" w:rsidRDefault="009315A7" w:rsidP="005A6CD5">
      <w:pPr>
        <w:spacing w:line="276" w:lineRule="auto"/>
      </w:pPr>
    </w:p>
    <w:p w14:paraId="0C8471E9" w14:textId="23AD0D63" w:rsidR="00B06C7C" w:rsidRDefault="00B06C7C" w:rsidP="00B06C7C">
      <w:pPr>
        <w:spacing w:line="276" w:lineRule="auto"/>
      </w:pPr>
      <w:r w:rsidRPr="000D1834">
        <w:t>UV-</w:t>
      </w:r>
      <w:proofErr w:type="gramStart"/>
      <w:r w:rsidRPr="000D1834">
        <w:t>Vis</w:t>
      </w:r>
      <w:proofErr w:type="gramEnd"/>
      <w:r w:rsidRPr="000D1834">
        <w:t xml:space="preserve"> absorbance</w:t>
      </w:r>
      <w:r>
        <w:t xml:space="preserve"> and</w:t>
      </w:r>
      <w:r w:rsidRPr="000D1834">
        <w:t xml:space="preserve"> </w:t>
      </w:r>
      <w:r>
        <w:t xml:space="preserve">the </w:t>
      </w:r>
      <w:r w:rsidRPr="000D1834">
        <w:t>weight</w:t>
      </w:r>
      <w:r>
        <w:t xml:space="preserve"> of the synthesized </w:t>
      </w:r>
      <w:proofErr w:type="spellStart"/>
      <w:r>
        <w:t>SiNPs</w:t>
      </w:r>
      <w:proofErr w:type="spellEnd"/>
      <w:r w:rsidRPr="000D1834">
        <w:t xml:space="preserve"> were </w:t>
      </w:r>
      <w:r>
        <w:t>measured three</w:t>
      </w:r>
      <w:r w:rsidRPr="000D1834">
        <w:t xml:space="preserve"> times</w:t>
      </w:r>
      <w:r>
        <w:t xml:space="preserve"> to obtain </w:t>
      </w:r>
      <w:r w:rsidRPr="000D1834">
        <w:t>the numbers of dye</w:t>
      </w:r>
      <w:r>
        <w:t xml:space="preserve"> molecules encapsulated </w:t>
      </w:r>
      <w:r w:rsidRPr="000D1834">
        <w:t xml:space="preserve">inside </w:t>
      </w:r>
      <w:proofErr w:type="spellStart"/>
      <w:r>
        <w:t>SiNPs</w:t>
      </w:r>
      <w:proofErr w:type="spellEnd"/>
      <w:r w:rsidRPr="000D1834">
        <w:t xml:space="preserve"> </w:t>
      </w:r>
      <w:r w:rsidRPr="00BE2D55">
        <w:fldChar w:fldCharType="begin">
          <w:fldData xml:space="preserve">PEVuZE5vdGU+PENpdGU+PEF1dGhvcj5DaG88L0F1dGhvcj48WWVhcj4yMDEwPC9ZZWFyPjxSZWNO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DaG88L0F1dGhvcj48WWVhcj4yMDEwPC9ZZWFyPjxSZWNO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</w:fldData>
        </w:fldChar>
      </w:r>
      <w:r>
        <w:instrText xml:space="preserve"> ADDIN EN.CITE.DATA </w:instrText>
      </w:r>
      <w:r>
        <w:fldChar w:fldCharType="end"/>
      </w:r>
      <w:r w:rsidRPr="00BE2D55">
        <w:fldChar w:fldCharType="separate"/>
      </w:r>
      <w:r>
        <w:rPr>
          <w:noProof/>
        </w:rPr>
        <w:t>[3, 11, 19, 20]</w:t>
      </w:r>
      <w:r w:rsidRPr="00BE2D55">
        <w:fldChar w:fldCharType="end"/>
      </w:r>
      <w:r>
        <w:t xml:space="preserve"> (see </w:t>
      </w:r>
      <w:r w:rsidRPr="00B06C7C">
        <w:rPr>
          <w:highlight w:val="yellow"/>
        </w:rPr>
        <w:t>the supplementary information for detail</w:t>
      </w:r>
      <w:r>
        <w:t xml:space="preserve">). Table 1 shows the result of the calculation for each type of the synthesized nanoparticles. The average number and one standard deviation are shown. It was calculated based on </w:t>
      </w:r>
      <w:r w:rsidRPr="00B06C7C">
        <w:rPr>
          <w:i/>
          <w:iCs/>
          <w:highlight w:val="yellow"/>
        </w:rPr>
        <w:t>&lt;</w:t>
      </w:r>
      <w:r>
        <w:rPr>
          <w:i/>
          <w:iCs/>
          <w:highlight w:val="yellow"/>
        </w:rPr>
        <w:t xml:space="preserve">insert here </w:t>
      </w:r>
      <w:r w:rsidRPr="00B06C7C">
        <w:rPr>
          <w:i/>
          <w:iCs/>
          <w:highlight w:val="yellow"/>
        </w:rPr>
        <w:t>how many measurements and how exactly you calculated average and one standard deviation&gt;</w:t>
      </w:r>
      <w:r>
        <w:rPr>
          <w:i/>
          <w:iCs/>
        </w:rPr>
        <w:t>.</w:t>
      </w:r>
      <w:r w:rsidRPr="00B06C7C">
        <w:t xml:space="preserve"> </w:t>
      </w:r>
    </w:p>
    <w:p w14:paraId="0FE0E56E" w14:textId="77777777" w:rsidR="009315A7" w:rsidRDefault="009315A7" w:rsidP="005A6CD5">
      <w:pPr>
        <w:spacing w:line="276" w:lineRule="auto"/>
      </w:pPr>
    </w:p>
    <w:p w14:paraId="1523BC4D" w14:textId="299D3AAE" w:rsidR="000253A7" w:rsidRPr="00C85A6C" w:rsidRDefault="000253A7" w:rsidP="005A6CD5">
      <w:pPr>
        <w:spacing w:line="276" w:lineRule="auto"/>
      </w:pPr>
      <w:r w:rsidRPr="007C5846">
        <w:rPr>
          <w:b/>
          <w:bCs/>
        </w:rPr>
        <w:t>Table 1</w:t>
      </w:r>
      <w:r>
        <w:t>: Numbers of</w:t>
      </w:r>
      <w:r w:rsidR="0070043B">
        <w:t xml:space="preserve"> dye molecules </w:t>
      </w:r>
      <w:r>
        <w:t xml:space="preserve">in </w:t>
      </w:r>
      <w:r w:rsidR="0070043B">
        <w:t xml:space="preserve">the synthesized </w:t>
      </w:r>
      <w:r>
        <w:t xml:space="preserve">nanoparticles </w:t>
      </w:r>
    </w:p>
    <w:tbl>
      <w:tblPr>
        <w:tblStyle w:val="TableGrid"/>
        <w:tblW w:w="9354" w:type="dxa"/>
        <w:tblLook w:val="04A0" w:firstRow="1" w:lastRow="0" w:firstColumn="1" w:lastColumn="0" w:noHBand="0" w:noVBand="1"/>
      </w:tblPr>
      <w:tblGrid>
        <w:gridCol w:w="3113"/>
        <w:gridCol w:w="3115"/>
        <w:gridCol w:w="3126"/>
      </w:tblGrid>
      <w:tr w:rsidR="00091BCE" w14:paraId="2FDAB7E2" w14:textId="77777777" w:rsidTr="00091BCE">
        <w:tc>
          <w:tcPr>
            <w:tcW w:w="3113" w:type="dxa"/>
          </w:tcPr>
          <w:p w14:paraId="4A53F163" w14:textId="7A037CCA" w:rsidR="00091BCE" w:rsidRDefault="00091BCE" w:rsidP="005A6CD5">
            <w:pPr>
              <w:spacing w:line="276" w:lineRule="auto"/>
            </w:pPr>
            <w:bookmarkStart w:id="1" w:name="_Hlk76925949"/>
            <w:r>
              <w:t>Ratio of R6G to RB</w:t>
            </w:r>
          </w:p>
        </w:tc>
        <w:tc>
          <w:tcPr>
            <w:tcW w:w="3115" w:type="dxa"/>
          </w:tcPr>
          <w:p w14:paraId="11603EAE" w14:textId="62437228" w:rsidR="00091BCE" w:rsidRDefault="00091BCE" w:rsidP="005A6CD5">
            <w:pPr>
              <w:spacing w:line="276" w:lineRule="auto"/>
            </w:pPr>
            <w:r>
              <w:t>Numbers of R6G</w:t>
            </w:r>
          </w:p>
        </w:tc>
        <w:tc>
          <w:tcPr>
            <w:tcW w:w="3126" w:type="dxa"/>
          </w:tcPr>
          <w:p w14:paraId="34515947" w14:textId="7B2F7C28" w:rsidR="00091BCE" w:rsidRDefault="00091BCE" w:rsidP="005A6CD5">
            <w:pPr>
              <w:spacing w:line="276" w:lineRule="auto"/>
            </w:pPr>
            <w:r>
              <w:t>Numbers of RB</w:t>
            </w:r>
          </w:p>
        </w:tc>
      </w:tr>
      <w:tr w:rsidR="00091BCE" w14:paraId="53AD1C4C" w14:textId="77777777" w:rsidTr="00091BCE">
        <w:tc>
          <w:tcPr>
            <w:tcW w:w="3113" w:type="dxa"/>
          </w:tcPr>
          <w:p w14:paraId="74CD30B1" w14:textId="10D36B76" w:rsidR="00091BCE" w:rsidRDefault="00091BCE" w:rsidP="005A6CD5">
            <w:pPr>
              <w:spacing w:line="276" w:lineRule="auto"/>
            </w:pPr>
            <w:r>
              <w:t>1:1</w:t>
            </w:r>
          </w:p>
        </w:tc>
        <w:tc>
          <w:tcPr>
            <w:tcW w:w="3115" w:type="dxa"/>
          </w:tcPr>
          <w:p w14:paraId="7ED1DD19" w14:textId="71977260" w:rsidR="00091BCE" w:rsidRDefault="00C85A6C" w:rsidP="005A6CD5">
            <w:pPr>
              <w:spacing w:line="276" w:lineRule="auto"/>
            </w:pPr>
            <w:r w:rsidRPr="00C85A6C">
              <w:t xml:space="preserve">1267 </w:t>
            </w:r>
            <m:oMath>
              <m:r>
                <w:rPr>
                  <w:rFonts w:ascii="Cambria Math" w:hAnsi="Cambria Math"/>
                </w:rPr>
                <m:t>±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 </m:t>
              </m:r>
            </m:oMath>
            <w:r w:rsidRPr="00C85A6C">
              <w:t>172</w:t>
            </w:r>
          </w:p>
        </w:tc>
        <w:tc>
          <w:tcPr>
            <w:tcW w:w="3126" w:type="dxa"/>
          </w:tcPr>
          <w:p w14:paraId="541C1060" w14:textId="03388FD5" w:rsidR="00091BCE" w:rsidRDefault="00C85A6C" w:rsidP="005A6CD5">
            <w:pPr>
              <w:spacing w:line="276" w:lineRule="auto"/>
            </w:pPr>
            <w:r w:rsidRPr="00C85A6C">
              <w:t xml:space="preserve">1525 </w:t>
            </w:r>
            <m:oMath>
              <m:r>
                <w:rPr>
                  <w:rFonts w:ascii="Cambria Math" w:hAnsi="Cambria Math"/>
                </w:rPr>
                <m:t>±</m:t>
              </m:r>
            </m:oMath>
            <w:r w:rsidRPr="00C85A6C">
              <w:t xml:space="preserve"> 198</w:t>
            </w:r>
          </w:p>
        </w:tc>
      </w:tr>
      <w:bookmarkEnd w:id="1"/>
      <w:tr w:rsidR="00091BCE" w14:paraId="32B15FF4" w14:textId="3B76DE46" w:rsidTr="00091BCE">
        <w:tblPrEx>
          <w:tblBorders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000" w:firstRow="0" w:lastRow="0" w:firstColumn="0" w:lastColumn="0" w:noHBand="0" w:noVBand="0"/>
        </w:tblPrEx>
        <w:trPr>
          <w:trHeight w:val="100"/>
        </w:trPr>
        <w:tc>
          <w:tcPr>
            <w:tcW w:w="31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5BCC17" w14:textId="122F4D9A" w:rsidR="00091BCE" w:rsidRDefault="00091BCE" w:rsidP="005A6CD5">
            <w:pPr>
              <w:spacing w:line="276" w:lineRule="auto"/>
            </w:pPr>
            <w:r>
              <w:t>1:0.1</w:t>
            </w:r>
          </w:p>
        </w:tc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18C628" w14:textId="6244E94C" w:rsidR="00091BCE" w:rsidRDefault="00C85A6C" w:rsidP="005A6CD5">
            <w:pPr>
              <w:spacing w:line="276" w:lineRule="auto"/>
            </w:pPr>
            <w:r w:rsidRPr="00C85A6C">
              <w:t xml:space="preserve">1274 </w:t>
            </w:r>
            <m:oMath>
              <m:r>
                <w:rPr>
                  <w:rFonts w:ascii="Cambria Math" w:hAnsi="Cambria Math"/>
                </w:rPr>
                <m:t>±</m:t>
              </m:r>
            </m:oMath>
            <w:r w:rsidRPr="00C85A6C">
              <w:t xml:space="preserve"> 40</w:t>
            </w:r>
          </w:p>
        </w:tc>
        <w:tc>
          <w:tcPr>
            <w:tcW w:w="312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39F314" w14:textId="2A7E92E3" w:rsidR="00091BCE" w:rsidRDefault="00C85A6C" w:rsidP="005A6CD5">
            <w:pPr>
              <w:spacing w:line="276" w:lineRule="auto"/>
            </w:pPr>
            <w:r w:rsidRPr="00C85A6C">
              <w:t xml:space="preserve">510 </w:t>
            </w:r>
            <m:oMath>
              <m:r>
                <w:rPr>
                  <w:rFonts w:ascii="Cambria Math" w:hAnsi="Cambria Math"/>
                </w:rPr>
                <m:t>±</m:t>
              </m:r>
            </m:oMath>
            <w:r w:rsidRPr="00C85A6C">
              <w:t xml:space="preserve"> 44</w:t>
            </w:r>
          </w:p>
        </w:tc>
      </w:tr>
      <w:tr w:rsidR="00091BCE" w14:paraId="2B6F9616" w14:textId="6BC8B990" w:rsidTr="00B06C7C">
        <w:tblPrEx>
          <w:tblBorders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000" w:firstRow="0" w:lastRow="0" w:firstColumn="0" w:lastColumn="0" w:noHBand="0" w:noVBand="0"/>
        </w:tblPrEx>
        <w:trPr>
          <w:trHeight w:val="100"/>
        </w:trPr>
        <w:tc>
          <w:tcPr>
            <w:tcW w:w="311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360521" w14:textId="799F7F71" w:rsidR="00091BCE" w:rsidRDefault="00091BCE" w:rsidP="005A6CD5">
            <w:pPr>
              <w:spacing w:line="276" w:lineRule="auto"/>
            </w:pPr>
            <w:r>
              <w:t>1:0.01</w:t>
            </w:r>
          </w:p>
        </w:tc>
        <w:tc>
          <w:tcPr>
            <w:tcW w:w="311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A9F92B" w14:textId="3B534B1A" w:rsidR="00091BCE" w:rsidRDefault="00C85A6C" w:rsidP="005A6CD5">
            <w:pPr>
              <w:spacing w:line="276" w:lineRule="auto"/>
            </w:pPr>
            <w:r w:rsidRPr="00C85A6C">
              <w:t xml:space="preserve">1341 </w:t>
            </w:r>
            <m:oMath>
              <m:r>
                <w:rPr>
                  <w:rFonts w:ascii="Cambria Math" w:hAnsi="Cambria Math"/>
                </w:rPr>
                <m:t>±</m:t>
              </m:r>
            </m:oMath>
            <w:r w:rsidRPr="00C85A6C">
              <w:t xml:space="preserve"> 72</w:t>
            </w:r>
          </w:p>
        </w:tc>
        <w:tc>
          <w:tcPr>
            <w:tcW w:w="312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83CC71" w14:textId="2ABD4E84" w:rsidR="00091BCE" w:rsidRDefault="00C85A6C" w:rsidP="005A6CD5">
            <w:pPr>
              <w:spacing w:line="276" w:lineRule="auto"/>
            </w:pPr>
            <w:r w:rsidRPr="00C85A6C">
              <w:t xml:space="preserve">86 </w:t>
            </w:r>
            <m:oMath>
              <m:r>
                <w:rPr>
                  <w:rFonts w:ascii="Cambria Math" w:hAnsi="Cambria Math"/>
                </w:rPr>
                <m:t>±</m:t>
              </m:r>
            </m:oMath>
            <w:r w:rsidRPr="00C85A6C">
              <w:t xml:space="preserve"> 11</w:t>
            </w:r>
          </w:p>
        </w:tc>
      </w:tr>
    </w:tbl>
    <w:p w14:paraId="0170EF45" w14:textId="77777777" w:rsidR="0070043B" w:rsidRDefault="0070043B" w:rsidP="005A6CD5">
      <w:pPr>
        <w:spacing w:line="276" w:lineRule="auto"/>
      </w:pPr>
    </w:p>
    <w:p w14:paraId="74C09885" w14:textId="1608F854" w:rsidR="002F2892" w:rsidRDefault="00B06C7C" w:rsidP="005A6CD5">
      <w:pPr>
        <w:spacing w:line="276" w:lineRule="auto"/>
      </w:pPr>
      <w:r>
        <w:t>The information shown in table 1 allows us to simulate the fluorescence spectra using equation 1.</w:t>
      </w:r>
      <w:r w:rsidR="00B83E62">
        <w:t xml:space="preserve"> </w:t>
      </w:r>
      <w:r w:rsidR="00BE351A">
        <w:t xml:space="preserve">The calculation of the FRET efficiency is demonstrated in supplementary materials. The quantum yield of R6g and RB dyes after encapsulation was taken to be </w:t>
      </w:r>
      <w:r w:rsidR="00BE351A" w:rsidRPr="00BE351A">
        <w:rPr>
          <w:highlight w:val="yellow"/>
        </w:rPr>
        <w:t>XXXX</w:t>
      </w:r>
      <w:r w:rsidR="00BE351A">
        <w:t xml:space="preserve">, respectively </w:t>
      </w:r>
      <w:r w:rsidR="00BE351A">
        <w:fldChar w:fldCharType="begin"/>
      </w:r>
      <w:r w:rsidR="00BE351A">
        <w:instrText xml:space="preserve"> ADDIN EN.CITE &lt;EndNote&gt;&lt;Cite&gt;&lt;Author&gt;Kalaparthi&lt;/Author&gt;&lt;Year&gt;2016&lt;/Year&gt;&lt;RecNum&gt;20997&lt;/RecNum&gt;&lt;DisplayText&gt;[15]&lt;/DisplayText&gt;&lt;record&gt;&lt;rec-number&gt;20997&lt;/rec-number&gt;&lt;foreign-keys&gt;&lt;key app="EN" db-id="s995fea5xv2057ea50hpdzwcr9fep9zrr5ff" timestamp="1457291623"&gt;20997&lt;/key&gt;&lt;/foreign-keys&gt;&lt;ref-type name="Journal Article"&gt;17&lt;/ref-type&gt;&lt;contributors&gt;&lt;authors&gt;&lt;author&gt;Kalaparthi, V.&lt;/author&gt;&lt;author&gt;Palantavida, S.&lt;/author&gt;&lt;author&gt;Sokolov, I.&lt;/author&gt;&lt;/authors&gt;&lt;/contributors&gt;&lt;titles&gt;&lt;title&gt;The nature of ultrabrightness of nanoporous fluorescent particles with physically encapsulated fluorescent dyes&lt;/title&gt;&lt;secondary-title&gt;J. Mater. Chem. C&lt;/secondary-title&gt;&lt;/titles&gt;&lt;periodical&gt;&lt;full-title&gt;J. Mater. Chem. C&lt;/full-title&gt;&lt;/periodical&gt;&lt;pages&gt;2197-2210&lt;/pages&gt;&lt;volume&gt;4&lt;/volume&gt;&lt;number&gt;11&lt;/number&gt;&lt;section&gt;2197&lt;/section&gt;&lt;dates&gt;&lt;year&gt;2016&lt;/year&gt;&lt;/dates&gt;&lt;isbn&gt;2050-7526&amp;#xD;2050-7534&lt;/isbn&gt;&lt;urls&gt;&lt;/urls&gt;&lt;electronic-resource-num&gt;10.1039/c5tc04221f&lt;/electronic-resource-num&gt;&lt;/record&gt;&lt;/Cite&gt;&lt;/EndNote&gt;</w:instrText>
      </w:r>
      <w:r w:rsidR="00BE351A">
        <w:fldChar w:fldCharType="separate"/>
      </w:r>
      <w:r w:rsidR="00BE351A">
        <w:rPr>
          <w:noProof/>
        </w:rPr>
        <w:t>[15]</w:t>
      </w:r>
      <w:r w:rsidR="00BE351A">
        <w:fldChar w:fldCharType="end"/>
      </w:r>
      <w:r w:rsidR="00BE351A">
        <w:t xml:space="preserve">. The size of the mesh, the minimum distance between dyes was treated as a free parameter to be chosen between 1.5nm (otherwise, a strong dimerization would be observed </w:t>
      </w:r>
      <w:r w:rsidR="00BE351A">
        <w:fldChar w:fldCharType="begin"/>
      </w:r>
      <w:r w:rsidR="00BE351A">
        <w:instrText xml:space="preserve"> ADDIN EN.CITE &lt;EndNote&gt;&lt;Cite&gt;&lt;Author&gt;Kalaparthi&lt;/Author&gt;&lt;Year&gt;2016&lt;/Year&gt;&lt;RecNum&gt;20997&lt;/RecNum&gt;&lt;DisplayText&gt;[15]&lt;/DisplayText&gt;&lt;record&gt;&lt;rec-number&gt;20997&lt;/rec-number&gt;&lt;foreign-keys&gt;&lt;key app="EN" db-id="s995fea5xv2057ea50hpdzwcr9fep9zrr5ff" timestamp="1457291623"&gt;20997&lt;/key&gt;&lt;/foreign-keys&gt;&lt;ref-type name="Journal Article"&gt;17&lt;/ref-type&gt;&lt;contributors&gt;&lt;authors&gt;&lt;author&gt;Kalaparthi, V.&lt;/author&gt;&lt;author&gt;Palantavida, S.&lt;/author&gt;&lt;author&gt;Sokolov, I.&lt;/author&gt;&lt;/authors&gt;&lt;/contributors&gt;&lt;titles&gt;&lt;title&gt;The nature of ultrabrightness of nanoporous fluorescent particles with physically encapsulated fluorescent dyes&lt;/title&gt;&lt;secondary-title&gt;J. Mater. Chem. C&lt;/secondary-title&gt;&lt;/titles&gt;&lt;periodical&gt;&lt;full-title&gt;J. Mater. Chem. C&lt;/full-title&gt;&lt;/periodical&gt;&lt;pages&gt;2197-2210&lt;/pages&gt;&lt;volume&gt;4&lt;/volume&gt;&lt;number&gt;11&lt;/number&gt;&lt;section&gt;2197&lt;/section&gt;&lt;dates&gt;&lt;year&gt;2016&lt;/year&gt;&lt;/dates&gt;&lt;isbn&gt;2050-7526&amp;#xD;2050-7534&lt;/isbn&gt;&lt;urls&gt;&lt;/urls&gt;&lt;electronic-resource-num&gt;10.1039/c5tc04221f&lt;/electronic-resource-num&gt;&lt;/record&gt;&lt;/Cite&gt;&lt;/EndNote&gt;</w:instrText>
      </w:r>
      <w:r w:rsidR="00BE351A">
        <w:fldChar w:fldCharType="separate"/>
      </w:r>
      <w:r w:rsidR="00BE351A">
        <w:rPr>
          <w:noProof/>
        </w:rPr>
        <w:t>[15]</w:t>
      </w:r>
      <w:r w:rsidR="00BE351A">
        <w:fldChar w:fldCharType="end"/>
      </w:r>
      <w:r w:rsidR="00BE351A">
        <w:t xml:space="preserve">) and the average distance between dyes assuming a homogeneous distribution of dyes across the entire particle. The value of the mesh size is </w:t>
      </w:r>
      <w:r w:rsidR="002F2892">
        <w:t xml:space="preserve">later </w:t>
      </w:r>
      <w:r w:rsidR="00BE351A">
        <w:t xml:space="preserve">found as the one giving the best agreement with the experiment. The random allocation of the dye molecules inside a silica particle is created by random assignment </w:t>
      </w:r>
      <w:r w:rsidR="002F2892">
        <w:t>of all dyes of the particle to a vacant position in the silica mesh. After the allocation of all dye molecules, t</w:t>
      </w:r>
      <w:r w:rsidR="00BE351A">
        <w:t>he number of FRET pairs</w:t>
      </w:r>
      <w:r w:rsidR="002F2892">
        <w:t xml:space="preserve"> is identified. After all these steps, the fluorescence spectrum is fully defined by equation 1. The random allocation</w:t>
      </w:r>
      <w:r w:rsidR="009032F3" w:rsidRPr="009032F3">
        <w:t xml:space="preserve"> was repeated 100 times to</w:t>
      </w:r>
      <w:r w:rsidR="002F2892">
        <w:t xml:space="preserve"> understand the degree of variation of the resulted spectrum</w:t>
      </w:r>
      <w:r w:rsidR="00DA083E" w:rsidRPr="00DA083E">
        <w:t xml:space="preserve">. </w:t>
      </w:r>
    </w:p>
    <w:p w14:paraId="1A090E74" w14:textId="77777777" w:rsidR="002F2892" w:rsidRDefault="002F2892" w:rsidP="005A6CD5">
      <w:pPr>
        <w:spacing w:line="276" w:lineRule="auto"/>
      </w:pPr>
    </w:p>
    <w:p w14:paraId="26AE1BC4" w14:textId="42C10015" w:rsidR="00DA083E" w:rsidRDefault="00DA083E" w:rsidP="005A6CD5">
      <w:pPr>
        <w:spacing w:line="276" w:lineRule="auto"/>
      </w:pPr>
      <w:r w:rsidRPr="00032851">
        <w:t>Th</w:t>
      </w:r>
      <w:r w:rsidR="0004374F" w:rsidRPr="00032851">
        <w:t>e</w:t>
      </w:r>
      <w:r w:rsidRPr="00032851">
        <w:t xml:space="preserve"> result</w:t>
      </w:r>
      <w:r w:rsidR="00032851">
        <w:t xml:space="preserve">s of the simulations are </w:t>
      </w:r>
      <w:r w:rsidRPr="00032851">
        <w:t>shown</w:t>
      </w:r>
      <w:r w:rsidR="00032851">
        <w:t xml:space="preserve"> in figure 1</w:t>
      </w:r>
      <w:r w:rsidRPr="00032851">
        <w:t xml:space="preserve"> as a cloudy plot for </w:t>
      </w:r>
      <w:r w:rsidR="00032851">
        <w:t>a</w:t>
      </w:r>
      <w:r w:rsidRPr="00032851">
        <w:t xml:space="preserve"> better demonstration of the distribution</w:t>
      </w:r>
      <w:r w:rsidR="001B2029" w:rsidRPr="00032851">
        <w:t xml:space="preserve"> of the fluorescence spectra</w:t>
      </w:r>
      <w:r w:rsidR="00032851">
        <w:t xml:space="preserve">. </w:t>
      </w:r>
      <w:r w:rsidRPr="00DA083E">
        <w:t xml:space="preserve"> </w:t>
      </w:r>
      <w:r w:rsidR="00032851">
        <w:t>The same figure</w:t>
      </w:r>
      <w:r w:rsidRPr="00DA083E">
        <w:t xml:space="preserve"> </w:t>
      </w:r>
      <w:r w:rsidR="00032851">
        <w:t>shows the results of the experiment, the measurements of fluorescence spectrum collected on individual nanoparticles.</w:t>
      </w:r>
    </w:p>
    <w:p w14:paraId="693A7FA9" w14:textId="770C0AEE" w:rsidR="003C5B13" w:rsidRDefault="00032851" w:rsidP="005A6CD5">
      <w:pPr>
        <w:spacing w:line="276" w:lineRule="auto"/>
      </w:pPr>
      <w:r>
        <w:lastRenderedPageBreak/>
        <w:t>A</w:t>
      </w:r>
      <w:r w:rsidR="007875A6">
        <w:t>t least 10</w:t>
      </w:r>
      <w:r>
        <w:t xml:space="preserve"> single </w:t>
      </w:r>
      <w:r w:rsidR="00DD661E">
        <w:t>nanoparticles</w:t>
      </w:r>
      <w:r>
        <w:t xml:space="preserve"> were used to calculate the average spectrum and one standard deviation, which are shown in figure 1.  The size of the mesh was chosen to </w:t>
      </w:r>
      <w:proofErr w:type="gramStart"/>
      <w:r>
        <w:t>be  2.7</w:t>
      </w:r>
      <w:proofErr w:type="gramEnd"/>
      <w:r>
        <w:t xml:space="preserve"> nm for all ratios. </w:t>
      </w:r>
      <w:r w:rsidRPr="00D231D1">
        <w:t xml:space="preserve"> </w:t>
      </w:r>
    </w:p>
    <w:p w14:paraId="1B437913" w14:textId="00FCF380" w:rsidR="00D10194" w:rsidRDefault="00A0728D" w:rsidP="005A6CD5">
      <w:pPr>
        <w:spacing w:line="276" w:lineRule="auto"/>
      </w:pPr>
      <w:r w:rsidRPr="00A0728D"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D0B2AFD" wp14:editId="066AD6C3">
                <wp:simplePos x="0" y="0"/>
                <wp:positionH relativeFrom="column">
                  <wp:posOffset>193963</wp:posOffset>
                </wp:positionH>
                <wp:positionV relativeFrom="paragraph">
                  <wp:posOffset>60903</wp:posOffset>
                </wp:positionV>
                <wp:extent cx="2650398" cy="2194560"/>
                <wp:effectExtent l="0" t="0" r="4445" b="2540"/>
                <wp:wrapNone/>
                <wp:docPr id="17" name="Group 16">
                  <a:extLst xmlns:a="http://schemas.openxmlformats.org/drawingml/2006/main">
                    <a:ext uri="{FF2B5EF4-FFF2-40B4-BE49-F238E27FC236}">
                      <a16:creationId xmlns:a16="http://schemas.microsoft.com/office/drawing/2014/main" id="{79504E9E-E85D-0348-975E-87483696F08E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2650398" cy="2194560"/>
                          <a:chOff x="0" y="0"/>
                          <a:chExt cx="3721608" cy="3081528"/>
                        </a:xfrm>
                      </wpg:grpSpPr>
                      <pic:pic xmlns:pic="http://schemas.openxmlformats.org/drawingml/2006/picture">
                        <pic:nvPicPr>
                          <pic:cNvPr id="2" name="Picture 2" descr="Chart, line chart, histogram&#10;&#10;Description automatically generated">
                            <a:extLst>
                              <a:ext uri="{FF2B5EF4-FFF2-40B4-BE49-F238E27FC236}">
                                <a16:creationId xmlns:a16="http://schemas.microsoft.com/office/drawing/2014/main" id="{CD2CC5FF-3618-F746-9AF0-D99CFDA98D91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21608" cy="308152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" name="Picture 3" descr="A picture containing blur&#10;&#10;Description automatically generated">
                            <a:extLst>
                              <a:ext uri="{FF2B5EF4-FFF2-40B4-BE49-F238E27FC236}">
                                <a16:creationId xmlns:a16="http://schemas.microsoft.com/office/drawing/2014/main" id="{CBF455C8-D215-8C47-9D4A-DC4D58BB2E9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475975" y="365137"/>
                            <a:ext cx="839946" cy="840318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0213A67" id="Group 16" o:spid="_x0000_s1026" style="position:absolute;margin-left:15.25pt;margin-top:4.8pt;width:208.7pt;height:172.8pt;z-index:251659264;mso-width-relative:margin;mso-height-relative:margin" coordsize="37216,3081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alt="Chart, line chart, histogram&#10;&#10;Description automatically generated" style="position:absolute;width:37216;height:308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">
                  <v:imagedata r:id="rId14" o:title="Chart, line chart, histogram&#10;&#10;Description automatically generated"/>
                </v:shape>
                <v:shape id="Picture 3" o:spid="_x0000_s1028" type="#_x0000_t75" alt="A picture containing blur&#10;&#10;Description automatically generated" style="position:absolute;left:4759;top:3651;width:8400;height:84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">
                  <v:imagedata r:id="rId15" o:title="A picture containing blur&#10;&#10;Description automatically generated"/>
                </v:shape>
              </v:group>
            </w:pict>
          </mc:Fallback>
        </mc:AlternateContent>
      </w:r>
      <w:r w:rsidRPr="00A0728D">
        <w:rPr>
          <w:noProof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40CF7C9A" wp14:editId="0BB01317">
                <wp:simplePos x="0" y="0"/>
                <wp:positionH relativeFrom="column">
                  <wp:posOffset>2957080</wp:posOffset>
                </wp:positionH>
                <wp:positionV relativeFrom="paragraph">
                  <wp:posOffset>67945</wp:posOffset>
                </wp:positionV>
                <wp:extent cx="2651760" cy="2195216"/>
                <wp:effectExtent l="0" t="0" r="2540" b="1905"/>
                <wp:wrapNone/>
                <wp:docPr id="4" name="Group 1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2651760" cy="2195216"/>
                          <a:chOff x="0" y="0"/>
                          <a:chExt cx="3722402" cy="3081528"/>
                        </a:xfrm>
                      </wpg:grpSpPr>
                      <pic:pic xmlns:pic="http://schemas.openxmlformats.org/drawingml/2006/picture">
                        <pic:nvPicPr>
                          <pic:cNvPr id="5" name="Picture 5" descr="Chart, histogram&#10;&#10;Description automatically generated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22402" cy="308152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" name="Picture 6" descr="A picture containing star, light, outdoor object&#10;&#10;Description automatically generated"/>
                          <pic:cNvPicPr>
                            <a:picLocks/>
                          </pic:cNvPicPr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474673" y="383176"/>
                            <a:ext cx="841248" cy="841248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36A9064" id="Group 15" o:spid="_x0000_s1026" style="position:absolute;margin-left:232.85pt;margin-top:5.35pt;width:208.8pt;height:172.85pt;z-index:251661312;mso-width-relative:margin;mso-height-relative:margin" coordsize="37224,3081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">
                <o:lock v:ext="edit" aspectratio="t"/>
                <v:shape id="Picture 5" o:spid="_x0000_s1027" type="#_x0000_t75" alt="Chart, histogram&#10;&#10;Description automatically generated" style="position:absolute;width:37224;height:308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">
                  <v:imagedata r:id="rId18" o:title="Chart, histogram&#10;&#10;Description automatically generated"/>
                </v:shape>
                <v:shape id="Picture 6" o:spid="_x0000_s1028" type="#_x0000_t75" alt="A picture containing star, light, outdoor object&#10;&#10;Description automatically generated" style="position:absolute;left:4746;top:3831;width:8413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">
                  <v:imagedata r:id="rId19" o:title="A picture containing star, light, outdoor object&#10;&#10;Description automatically generated"/>
                  <o:lock v:ext="edit" aspectratio="f"/>
                </v:shape>
              </v:group>
            </w:pict>
          </mc:Fallback>
        </mc:AlternateContent>
      </w:r>
    </w:p>
    <w:p w14:paraId="506FE2E4" w14:textId="511ABEC1" w:rsidR="001B5AE0" w:rsidRDefault="0020026A" w:rsidP="005A6CD5">
      <w:pPr>
        <w:spacing w:line="276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FD02934" wp14:editId="42B0AB61">
                <wp:simplePos x="0" y="0"/>
                <wp:positionH relativeFrom="column">
                  <wp:posOffset>3242945</wp:posOffset>
                </wp:positionH>
                <wp:positionV relativeFrom="paragraph">
                  <wp:posOffset>31555</wp:posOffset>
                </wp:positionV>
                <wp:extent cx="394335" cy="257175"/>
                <wp:effectExtent l="0" t="0" r="0" b="0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4335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DC590AB" w14:textId="27E41097" w:rsidR="00490B8A" w:rsidRPr="004800E2" w:rsidRDefault="00490B8A" w:rsidP="005A6CD5">
                            <w:r w:rsidRPr="004800E2">
                              <w:t>(B)</w:t>
                            </w:r>
                          </w:p>
                          <w:p w14:paraId="7BC285DF" w14:textId="77777777" w:rsidR="004800E2" w:rsidRPr="004800E2" w:rsidRDefault="004800E2" w:rsidP="005A6CD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FD02934" id="_x0000_t202" coordsize="21600,21600" o:spt="202" path="m,l,21600r21600,l21600,xe">
                <v:stroke joinstyle="miter"/>
                <v:path gradientshapeok="t" o:connecttype="rect"/>
              </v:shapetype>
              <v:shape id="Text Box 11" o:spid="_x0000_s1026" type="#_x0000_t202" style="position:absolute;margin-left:255.35pt;margin-top:2.5pt;width:31.05pt;height:20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" filled="f" stroked="f" strokeweight=".5pt">
                <v:textbox>
                  <w:txbxContent>
                    <w:p w14:paraId="4DC590AB" w14:textId="27E41097" w:rsidR="00490B8A" w:rsidRPr="004800E2" w:rsidRDefault="00490B8A" w:rsidP="005A6CD5">
                      <w:r w:rsidRPr="004800E2">
                        <w:t>(B)</w:t>
                      </w:r>
                    </w:p>
                    <w:p w14:paraId="7BC285DF" w14:textId="77777777" w:rsidR="004800E2" w:rsidRPr="004800E2" w:rsidRDefault="004800E2" w:rsidP="005A6CD5"/>
                  </w:txbxContent>
                </v:textbox>
              </v:shape>
            </w:pict>
          </mc:Fallback>
        </mc:AlternateContent>
      </w:r>
      <w:r w:rsidR="00A0728D">
        <w:t xml:space="preserve">                                                                 </w:t>
      </w:r>
    </w:p>
    <w:p w14:paraId="48CBF342" w14:textId="6B8E370D" w:rsidR="00D10194" w:rsidRDefault="00D10194" w:rsidP="005A6CD5">
      <w:pPr>
        <w:spacing w:line="276" w:lineRule="auto"/>
      </w:pPr>
    </w:p>
    <w:p w14:paraId="58C0C636" w14:textId="0A14C1C4" w:rsidR="00D10194" w:rsidRDefault="00032851" w:rsidP="005A6CD5">
      <w:pPr>
        <w:spacing w:line="276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7" behindDoc="0" locked="0" layoutInCell="1" allowOverlap="1" wp14:anchorId="54B4B0A4" wp14:editId="6453FD17">
                <wp:simplePos x="0" y="0"/>
                <wp:positionH relativeFrom="column">
                  <wp:posOffset>2165350</wp:posOffset>
                </wp:positionH>
                <wp:positionV relativeFrom="paragraph">
                  <wp:posOffset>187325</wp:posOffset>
                </wp:positionV>
                <wp:extent cx="308283" cy="188105"/>
                <wp:effectExtent l="0" t="0" r="0" b="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8283" cy="1881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4FC1E95" w14:textId="69E07879" w:rsidR="00490B8A" w:rsidRPr="004800E2" w:rsidRDefault="00490B8A" w:rsidP="005A6CD5">
                            <w:r w:rsidRPr="004800E2"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4B4B0A4" id="Text Box 10" o:spid="_x0000_s1027" type="#_x0000_t202" style="position:absolute;margin-left:170.5pt;margin-top:14.75pt;width:24.25pt;height:14.8pt;z-index:25166028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" filled="f" stroked="f" strokeweight=".5pt">
                <v:textbox>
                  <w:txbxContent>
                    <w:p w14:paraId="24FC1E95" w14:textId="69E07879" w:rsidR="00490B8A" w:rsidRPr="004800E2" w:rsidRDefault="00490B8A" w:rsidP="005A6CD5">
                      <w:r w:rsidRPr="004800E2"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</w:p>
    <w:p w14:paraId="31745612" w14:textId="3596169C" w:rsidR="00A0728D" w:rsidRDefault="00A0728D" w:rsidP="005A6CD5">
      <w:pPr>
        <w:spacing w:line="276" w:lineRule="auto"/>
      </w:pPr>
    </w:p>
    <w:p w14:paraId="1C3FCC60" w14:textId="46226998" w:rsidR="00A0728D" w:rsidRDefault="00A0728D" w:rsidP="005A6CD5">
      <w:pPr>
        <w:spacing w:line="276" w:lineRule="auto"/>
      </w:pPr>
    </w:p>
    <w:p w14:paraId="7746FD14" w14:textId="061F43F6" w:rsidR="00A0728D" w:rsidRDefault="00A0728D" w:rsidP="005A6CD5">
      <w:pPr>
        <w:spacing w:line="276" w:lineRule="auto"/>
      </w:pPr>
    </w:p>
    <w:p w14:paraId="1E68A225" w14:textId="4AE3B983" w:rsidR="00A0728D" w:rsidRDefault="00A0728D" w:rsidP="005A6CD5">
      <w:pPr>
        <w:spacing w:line="276" w:lineRule="auto"/>
      </w:pPr>
    </w:p>
    <w:p w14:paraId="254CAF75" w14:textId="7C2CF35A" w:rsidR="00A0728D" w:rsidRDefault="00A0728D" w:rsidP="005A6CD5">
      <w:pPr>
        <w:spacing w:line="276" w:lineRule="auto"/>
      </w:pPr>
    </w:p>
    <w:p w14:paraId="6B85EBC4" w14:textId="5F61D606" w:rsidR="00A0728D" w:rsidRDefault="00A0728D" w:rsidP="005A6CD5">
      <w:pPr>
        <w:spacing w:line="276" w:lineRule="auto"/>
      </w:pPr>
    </w:p>
    <w:p w14:paraId="0D83B013" w14:textId="599AF17A" w:rsidR="00A0728D" w:rsidRDefault="00A0728D" w:rsidP="005A6CD5">
      <w:pPr>
        <w:spacing w:line="276" w:lineRule="auto"/>
      </w:pPr>
    </w:p>
    <w:p w14:paraId="4F3E5A4A" w14:textId="6380B56F" w:rsidR="00A0728D" w:rsidRDefault="00032851" w:rsidP="005A6CD5">
      <w:pPr>
        <w:spacing w:line="276" w:lineRule="auto"/>
      </w:pPr>
      <w:r w:rsidRPr="00A0728D">
        <w:rPr>
          <w:noProof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2092AAC3" wp14:editId="7FE31579">
                <wp:simplePos x="0" y="0"/>
                <wp:positionH relativeFrom="column">
                  <wp:posOffset>1543050</wp:posOffset>
                </wp:positionH>
                <wp:positionV relativeFrom="paragraph">
                  <wp:posOffset>185420</wp:posOffset>
                </wp:positionV>
                <wp:extent cx="2651760" cy="2195686"/>
                <wp:effectExtent l="0" t="0" r="2540" b="1905"/>
                <wp:wrapNone/>
                <wp:docPr id="7" name="Group 1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2651760" cy="2195686"/>
                          <a:chOff x="0" y="0"/>
                          <a:chExt cx="3721608" cy="3081528"/>
                        </a:xfrm>
                      </wpg:grpSpPr>
                      <pic:pic xmlns:pic="http://schemas.openxmlformats.org/drawingml/2006/picture">
                        <pic:nvPicPr>
                          <pic:cNvPr id="8" name="Picture 8" descr="Chart, histogram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21608" cy="308152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" name="Picture 9" descr="A picture containing text, outdoor object, night&#10;&#10;Description automatically generated"/>
                          <pic:cNvPicPr>
                            <a:picLocks/>
                          </pic:cNvPicPr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2507919" y="1877699"/>
                            <a:ext cx="841248" cy="841248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CF30B83" id="Group 17" o:spid="_x0000_s1026" style="position:absolute;margin-left:121.5pt;margin-top:14.6pt;width:208.8pt;height:172.9pt;z-index:251663360;mso-width-relative:margin;mso-height-relative:margin" coordsize="37216,3081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8" o:spid="_x0000_s1027" type="#_x0000_t75" alt="Chart, histogram&#10;&#10;Description automatically generated" style="position:absolute;width:37216;height:308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">
                  <v:imagedata r:id="rId22" o:title="Chart, histogram&#10;&#10;Description automatically generated"/>
                </v:shape>
                <v:shape id="Picture 9" o:spid="_x0000_s1028" type="#_x0000_t75" alt="A picture containing text, outdoor object, night&#10;&#10;Description automatically generated" style="position:absolute;left:25079;top:18776;width:8412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">
                  <v:imagedata r:id="rId23" o:title="A picture containing text, outdoor object, night&#10;&#10;Description automatically generated"/>
                  <o:lock v:ext="edit" aspectratio="f"/>
                </v:shape>
              </v:group>
            </w:pict>
          </mc:Fallback>
        </mc:AlternateContent>
      </w:r>
    </w:p>
    <w:p w14:paraId="667429CB" w14:textId="11742D49" w:rsidR="00A0728D" w:rsidRDefault="00A0728D" w:rsidP="005A6CD5">
      <w:pPr>
        <w:spacing w:line="276" w:lineRule="auto"/>
      </w:pPr>
    </w:p>
    <w:p w14:paraId="30FA0982" w14:textId="2D71C59E" w:rsidR="00A0728D" w:rsidRDefault="0020026A" w:rsidP="005A6CD5">
      <w:pPr>
        <w:spacing w:line="276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6F2F2FF" wp14:editId="5D81140D">
                <wp:simplePos x="0" y="0"/>
                <wp:positionH relativeFrom="column">
                  <wp:posOffset>3336095</wp:posOffset>
                </wp:positionH>
                <wp:positionV relativeFrom="paragraph">
                  <wp:posOffset>61595</wp:posOffset>
                </wp:positionV>
                <wp:extent cx="394335" cy="257175"/>
                <wp:effectExtent l="0" t="0" r="0" b="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4335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8B9B84B" w14:textId="3193929B" w:rsidR="004800E2" w:rsidRPr="004800E2" w:rsidRDefault="004800E2" w:rsidP="005A6CD5">
                            <w:r w:rsidRPr="004800E2">
                              <w:t>(</w:t>
                            </w:r>
                            <w:r>
                              <w:t>C</w:t>
                            </w:r>
                            <w:r w:rsidRPr="004800E2">
                              <w:t>)</w:t>
                            </w:r>
                          </w:p>
                          <w:p w14:paraId="57DFC353" w14:textId="77777777" w:rsidR="004800E2" w:rsidRPr="004800E2" w:rsidRDefault="004800E2" w:rsidP="005A6CD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F2F2FF" id="Text Box 13" o:spid="_x0000_s1028" type="#_x0000_t202" style="position:absolute;margin-left:262.7pt;margin-top:4.85pt;width:31.05pt;height:20.2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" filled="f" stroked="f" strokeweight=".5pt">
                <v:textbox>
                  <w:txbxContent>
                    <w:p w14:paraId="08B9B84B" w14:textId="3193929B" w:rsidR="004800E2" w:rsidRPr="004800E2" w:rsidRDefault="004800E2" w:rsidP="005A6CD5">
                      <w:r w:rsidRPr="004800E2">
                        <w:t>(</w:t>
                      </w:r>
                      <w:r>
                        <w:t>C</w:t>
                      </w:r>
                      <w:r w:rsidRPr="004800E2">
                        <w:t>)</w:t>
                      </w:r>
                    </w:p>
                    <w:p w14:paraId="57DFC353" w14:textId="77777777" w:rsidR="004800E2" w:rsidRPr="004800E2" w:rsidRDefault="004800E2" w:rsidP="005A6CD5"/>
                  </w:txbxContent>
                </v:textbox>
              </v:shape>
            </w:pict>
          </mc:Fallback>
        </mc:AlternateContent>
      </w:r>
    </w:p>
    <w:p w14:paraId="071487D5" w14:textId="6E00BD79" w:rsidR="00A0728D" w:rsidRDefault="00A0728D" w:rsidP="005A6CD5">
      <w:pPr>
        <w:spacing w:line="276" w:lineRule="auto"/>
      </w:pPr>
    </w:p>
    <w:p w14:paraId="5E5A25EA" w14:textId="094F7F67" w:rsidR="00A0728D" w:rsidRDefault="00A0728D" w:rsidP="005A6CD5">
      <w:pPr>
        <w:spacing w:line="276" w:lineRule="auto"/>
      </w:pPr>
    </w:p>
    <w:p w14:paraId="215FEAD4" w14:textId="4E06B94C" w:rsidR="00A0728D" w:rsidRDefault="00A0728D" w:rsidP="005A6CD5">
      <w:pPr>
        <w:spacing w:line="276" w:lineRule="auto"/>
      </w:pPr>
    </w:p>
    <w:p w14:paraId="47096539" w14:textId="77777777" w:rsidR="00C44ACD" w:rsidRDefault="00C44ACD" w:rsidP="005A6CD5">
      <w:pPr>
        <w:spacing w:line="276" w:lineRule="auto"/>
      </w:pPr>
    </w:p>
    <w:p w14:paraId="32E5730E" w14:textId="77777777" w:rsidR="00BE351A" w:rsidRDefault="00BE351A" w:rsidP="005A6CD5">
      <w:pPr>
        <w:spacing w:line="276" w:lineRule="auto"/>
      </w:pPr>
    </w:p>
    <w:p w14:paraId="50760C52" w14:textId="77777777" w:rsidR="00BE351A" w:rsidRDefault="00BE351A" w:rsidP="005A6CD5">
      <w:pPr>
        <w:spacing w:line="276" w:lineRule="auto"/>
      </w:pPr>
    </w:p>
    <w:p w14:paraId="0A19154F" w14:textId="77777777" w:rsidR="00032851" w:rsidRDefault="00032851" w:rsidP="005A6CD5">
      <w:pPr>
        <w:spacing w:line="276" w:lineRule="auto"/>
        <w:rPr>
          <w:b/>
          <w:bCs/>
        </w:rPr>
      </w:pPr>
    </w:p>
    <w:p w14:paraId="325C09A9" w14:textId="77777777" w:rsidR="00032851" w:rsidRDefault="00032851" w:rsidP="005A6CD5">
      <w:pPr>
        <w:spacing w:line="276" w:lineRule="auto"/>
        <w:rPr>
          <w:b/>
          <w:bCs/>
        </w:rPr>
      </w:pPr>
    </w:p>
    <w:p w14:paraId="6D6E136A" w14:textId="77777777" w:rsidR="00032851" w:rsidRDefault="00032851" w:rsidP="005A6CD5">
      <w:pPr>
        <w:spacing w:line="276" w:lineRule="auto"/>
        <w:rPr>
          <w:i/>
          <w:iCs/>
          <w:highlight w:val="yellow"/>
        </w:rPr>
      </w:pPr>
    </w:p>
    <w:p w14:paraId="5736B1B5" w14:textId="240C54E8" w:rsidR="00032851" w:rsidRDefault="00032851" w:rsidP="005A6CD5">
      <w:pPr>
        <w:spacing w:line="276" w:lineRule="auto"/>
        <w:rPr>
          <w:i/>
          <w:iCs/>
        </w:rPr>
      </w:pPr>
      <w:r w:rsidRPr="00032851">
        <w:rPr>
          <w:i/>
          <w:iCs/>
          <w:highlight w:val="yellow"/>
        </w:rPr>
        <w:t xml:space="preserve">&lt;Please put labels </w:t>
      </w:r>
      <w:proofErr w:type="gramStart"/>
      <w:r w:rsidRPr="00032851">
        <w:rPr>
          <w:i/>
          <w:iCs/>
          <w:highlight w:val="yellow"/>
        </w:rPr>
        <w:t>A,B</w:t>
      </w:r>
      <w:proofErr w:type="gramEnd"/>
      <w:r w:rsidRPr="00032851">
        <w:rPr>
          <w:i/>
          <w:iCs/>
          <w:highlight w:val="yellow"/>
        </w:rPr>
        <w:t>,C directly on the graphs&gt;</w:t>
      </w:r>
    </w:p>
    <w:p w14:paraId="08221948" w14:textId="77777777" w:rsidR="00032851" w:rsidRPr="00032851" w:rsidRDefault="00032851" w:rsidP="005A6CD5">
      <w:pPr>
        <w:spacing w:line="276" w:lineRule="auto"/>
        <w:rPr>
          <w:i/>
          <w:iCs/>
        </w:rPr>
      </w:pPr>
    </w:p>
    <w:p w14:paraId="4C4D5E5A" w14:textId="7888793B" w:rsidR="00A0728D" w:rsidRDefault="00BD3E82" w:rsidP="005A6CD5">
      <w:pPr>
        <w:spacing w:line="276" w:lineRule="auto"/>
      </w:pPr>
      <w:r w:rsidRPr="00BE351A">
        <w:rPr>
          <w:b/>
          <w:bCs/>
        </w:rPr>
        <w:t xml:space="preserve">Figure </w:t>
      </w:r>
      <w:r w:rsidR="00BE351A" w:rsidRPr="00BE351A">
        <w:rPr>
          <w:b/>
          <w:bCs/>
        </w:rPr>
        <w:t>2</w:t>
      </w:r>
      <w:r w:rsidRPr="00C44ACD">
        <w:t xml:space="preserve">: </w:t>
      </w:r>
      <w:r w:rsidR="00C44ACD" w:rsidRPr="00C44ACD">
        <w:t xml:space="preserve">Fluorescence spectra of </w:t>
      </w:r>
      <w:proofErr w:type="spellStart"/>
      <w:r w:rsidR="00C44ACD" w:rsidRPr="00C44ACD">
        <w:t>SiNPs</w:t>
      </w:r>
      <w:proofErr w:type="spellEnd"/>
      <w:r w:rsidR="00C44ACD" w:rsidRPr="00C44ACD">
        <w:t xml:space="preserve"> with R6G to RB ratio of (A) 1:0.01</w:t>
      </w:r>
      <w:r w:rsidR="00C44ACD">
        <w:t>,</w:t>
      </w:r>
      <w:r w:rsidR="00C44ACD" w:rsidRPr="00C44ACD">
        <w:t xml:space="preserve"> (B) 1:0.1</w:t>
      </w:r>
      <w:r w:rsidR="00C44ACD">
        <w:t xml:space="preserve">, and </w:t>
      </w:r>
      <w:r w:rsidR="00C44ACD" w:rsidRPr="00C44ACD">
        <w:t>(C) 1:1</w:t>
      </w:r>
      <w:r w:rsidR="00032851">
        <w:t xml:space="preserve">. </w:t>
      </w:r>
      <w:r w:rsidR="00032851" w:rsidRPr="00032851">
        <w:rPr>
          <w:i/>
          <w:iCs/>
          <w:highlight w:val="yellow"/>
        </w:rPr>
        <w:t>&lt;Add information about inserts - what they are, and described that you have here both experimental and simulation results&gt;</w:t>
      </w:r>
    </w:p>
    <w:p w14:paraId="1DCBC679" w14:textId="79218E52" w:rsidR="00BE351A" w:rsidRDefault="00BE351A" w:rsidP="005A6CD5">
      <w:pPr>
        <w:spacing w:line="276" w:lineRule="auto"/>
      </w:pPr>
    </w:p>
    <w:p w14:paraId="175DE70A" w14:textId="087518DE" w:rsidR="009B67AC" w:rsidRDefault="009B67AC" w:rsidP="005A6CD5">
      <w:pPr>
        <w:spacing w:line="276" w:lineRule="auto"/>
      </w:pPr>
    </w:p>
    <w:p w14:paraId="0F47B2E6" w14:textId="4CA6E883" w:rsidR="009B67AC" w:rsidRDefault="009B67AC" w:rsidP="005A6CD5">
      <w:pPr>
        <w:spacing w:line="276" w:lineRule="auto"/>
      </w:pPr>
    </w:p>
    <w:p w14:paraId="1F54E8A0" w14:textId="176CFCF2" w:rsidR="000922AC" w:rsidRDefault="000922AC" w:rsidP="005A6CD5">
      <w:pPr>
        <w:spacing w:line="276" w:lineRule="auto"/>
      </w:pPr>
    </w:p>
    <w:p w14:paraId="4B3099F1" w14:textId="3935C9B7" w:rsidR="000922AC" w:rsidRDefault="000922AC" w:rsidP="005A6CD5">
      <w:pPr>
        <w:spacing w:line="276" w:lineRule="auto"/>
      </w:pPr>
    </w:p>
    <w:p w14:paraId="5F884A92" w14:textId="0AA19BC2" w:rsidR="00444159" w:rsidRDefault="00444159" w:rsidP="005A6CD5">
      <w:pPr>
        <w:spacing w:line="276" w:lineRule="auto"/>
      </w:pPr>
    </w:p>
    <w:p w14:paraId="74E11759" w14:textId="7A49A22C" w:rsidR="00444159" w:rsidRDefault="00444159" w:rsidP="005A6CD5">
      <w:pPr>
        <w:spacing w:line="276" w:lineRule="auto"/>
      </w:pPr>
    </w:p>
    <w:p w14:paraId="75DF611A" w14:textId="159D0AAC" w:rsidR="00444159" w:rsidRDefault="00444159" w:rsidP="005A6CD5">
      <w:pPr>
        <w:spacing w:line="276" w:lineRule="auto"/>
      </w:pPr>
    </w:p>
    <w:p w14:paraId="44AF3570" w14:textId="77777777" w:rsidR="00444159" w:rsidRDefault="00444159" w:rsidP="005A6CD5">
      <w:pPr>
        <w:spacing w:line="276" w:lineRule="auto"/>
      </w:pPr>
    </w:p>
    <w:p w14:paraId="54530B7A" w14:textId="5F5833DD" w:rsidR="000922AC" w:rsidRDefault="000922AC" w:rsidP="005A6CD5">
      <w:pPr>
        <w:spacing w:line="276" w:lineRule="auto"/>
      </w:pPr>
    </w:p>
    <w:p w14:paraId="55CA88CA" w14:textId="17CF818B" w:rsidR="00D74329" w:rsidRDefault="00D74329" w:rsidP="005A6CD5">
      <w:pPr>
        <w:spacing w:line="276" w:lineRule="auto"/>
      </w:pPr>
    </w:p>
    <w:p w14:paraId="0EA98113" w14:textId="77777777" w:rsidR="00F77865" w:rsidRDefault="00F77865" w:rsidP="005A6CD5">
      <w:pPr>
        <w:spacing w:line="276" w:lineRule="auto"/>
      </w:pPr>
    </w:p>
    <w:p w14:paraId="516A0968" w14:textId="77777777" w:rsidR="000922AC" w:rsidRDefault="000922AC" w:rsidP="005A6CD5">
      <w:pPr>
        <w:spacing w:line="276" w:lineRule="auto"/>
      </w:pPr>
    </w:p>
    <w:p w14:paraId="5E8FE178" w14:textId="77777777" w:rsidR="000209C3" w:rsidRPr="00BE2D55" w:rsidRDefault="000209C3" w:rsidP="005A6CD5">
      <w:pPr>
        <w:spacing w:line="276" w:lineRule="auto"/>
      </w:pPr>
    </w:p>
    <w:p w14:paraId="320641D6" w14:textId="77777777" w:rsidR="00DC0950" w:rsidRPr="00DC0950" w:rsidRDefault="009F12C0" w:rsidP="00DC0950">
      <w:pPr>
        <w:pStyle w:val="EndNoteBibliographyTitle"/>
        <w:rPr>
          <w:noProof/>
        </w:rPr>
      </w:pPr>
      <w:r w:rsidRPr="00BE2D55">
        <w:fldChar w:fldCharType="begin"/>
      </w:r>
      <w:r w:rsidRPr="00BE2D55">
        <w:instrText xml:space="preserve"> ADDIN EN.REFLIST </w:instrText>
      </w:r>
      <w:r w:rsidRPr="00BE2D55">
        <w:fldChar w:fldCharType="separate"/>
      </w:r>
      <w:r w:rsidR="00DC0950" w:rsidRPr="00DC0950">
        <w:rPr>
          <w:noProof/>
        </w:rPr>
        <w:t>References</w:t>
      </w:r>
    </w:p>
    <w:p w14:paraId="06C42A42" w14:textId="77777777" w:rsidR="00DC0950" w:rsidRPr="00DC0950" w:rsidRDefault="00DC0950" w:rsidP="00DC0950">
      <w:pPr>
        <w:pStyle w:val="EndNoteBibliographyTitle"/>
        <w:rPr>
          <w:noProof/>
        </w:rPr>
      </w:pPr>
    </w:p>
    <w:p w14:paraId="6D26815C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]</w:t>
      </w:r>
      <w:r w:rsidRPr="00DC0950">
        <w:rPr>
          <w:noProof/>
        </w:rPr>
        <w:tab/>
        <w:t xml:space="preserve">I. Sokolov, Y. Kievsky, Y, and J. M. Kaszpurenko, "Self-assembly of ultra-bright fluorescent silica particles," </w:t>
      </w:r>
      <w:r w:rsidRPr="00DC0950">
        <w:rPr>
          <w:i/>
          <w:noProof/>
        </w:rPr>
        <w:t xml:space="preserve">Small, </w:t>
      </w:r>
      <w:r w:rsidRPr="00DC0950">
        <w:rPr>
          <w:noProof/>
        </w:rPr>
        <w:t>vol. 3, no. 3, pp. 419-423, 2007.</w:t>
      </w:r>
    </w:p>
    <w:p w14:paraId="6944005A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2]</w:t>
      </w:r>
      <w:r w:rsidRPr="00DC0950">
        <w:rPr>
          <w:noProof/>
        </w:rPr>
        <w:tab/>
        <w:t xml:space="preserve">I. Sokolov and D. O. Volkov, "Ultrabright fluorescent mesoporous silica particles," (in English), </w:t>
      </w:r>
      <w:r w:rsidRPr="00DC0950">
        <w:rPr>
          <w:i/>
          <w:noProof/>
        </w:rPr>
        <w:t xml:space="preserve">Journal of Materials Chemistry, </w:t>
      </w:r>
      <w:r w:rsidRPr="00DC0950">
        <w:rPr>
          <w:noProof/>
        </w:rPr>
        <w:t>vol. 20, no. 21, pp. 4247-4250, 2010, doi: 10.1039/b923135h.</w:t>
      </w:r>
    </w:p>
    <w:p w14:paraId="29319696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3]</w:t>
      </w:r>
      <w:r w:rsidRPr="00DC0950">
        <w:rPr>
          <w:noProof/>
        </w:rPr>
        <w:tab/>
        <w:t xml:space="preserve">E. B. Cho, D. O. Volkov, and I. Sokolov, "Ultrabright Fluorescent Mesoporous Silica Nanoparticles," (in English), </w:t>
      </w:r>
      <w:r w:rsidRPr="00DC0950">
        <w:rPr>
          <w:i/>
          <w:noProof/>
        </w:rPr>
        <w:t xml:space="preserve">Small, </w:t>
      </w:r>
      <w:r w:rsidRPr="00DC0950">
        <w:rPr>
          <w:noProof/>
        </w:rPr>
        <w:t>vol. 6, no. 20, pp. 2314-2319, Oct 18 2010, doi: 10.1002/smll.201001337.</w:t>
      </w:r>
    </w:p>
    <w:p w14:paraId="0E25F154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4]</w:t>
      </w:r>
      <w:r w:rsidRPr="00DC0950">
        <w:rPr>
          <w:noProof/>
        </w:rPr>
        <w:tab/>
        <w:t xml:space="preserve">I. Sokolov and S. Naik, "Novel fluorescent silica nanoparticles: Towards ultrabright silica nanoparticles," (in English), </w:t>
      </w:r>
      <w:r w:rsidRPr="00DC0950">
        <w:rPr>
          <w:i/>
          <w:noProof/>
        </w:rPr>
        <w:t xml:space="preserve">Small, </w:t>
      </w:r>
      <w:r w:rsidRPr="00DC0950">
        <w:rPr>
          <w:noProof/>
        </w:rPr>
        <w:t>vol. 4, no. 7, pp. 934-939, Jul 2008, doi: 10.1002/smll.200700236.</w:t>
      </w:r>
    </w:p>
    <w:p w14:paraId="6F6CADF8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5]</w:t>
      </w:r>
      <w:r w:rsidRPr="00DC0950">
        <w:rPr>
          <w:noProof/>
        </w:rPr>
        <w:tab/>
        <w:t xml:space="preserve">S. P. Naik  and I. Sokolov, "Ultra-bright fluorescent silica particles: physical entrapment of fluorescent dye rhodamine 640 in nanochannels," in </w:t>
      </w:r>
      <w:r w:rsidRPr="00DC0950">
        <w:rPr>
          <w:i/>
          <w:noProof/>
        </w:rPr>
        <w:t>Nanoparticles: Synthesis, Stabilization, Passivation and Functionalization</w:t>
      </w:r>
      <w:r w:rsidRPr="00DC0950">
        <w:rPr>
          <w:noProof/>
        </w:rPr>
        <w:t>, R. Nagarajan Ed.: ACS, 2008, ch. 16, pp. 214-224.</w:t>
      </w:r>
    </w:p>
    <w:p w14:paraId="37A0631E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6]</w:t>
      </w:r>
      <w:r w:rsidRPr="00DC0950">
        <w:rPr>
          <w:noProof/>
        </w:rPr>
        <w:tab/>
        <w:t xml:space="preserve">D. O. Volkov, E. B. Cho, and I. Sokolov, "Synthesis of ultrabright nanoporous fluorescent silica discoids using an inorganic silica precursor," (in English), </w:t>
      </w:r>
      <w:r w:rsidRPr="00DC0950">
        <w:rPr>
          <w:i/>
          <w:noProof/>
        </w:rPr>
        <w:t xml:space="preserve">Nanoscale, </w:t>
      </w:r>
      <w:r w:rsidRPr="00DC0950">
        <w:rPr>
          <w:noProof/>
        </w:rPr>
        <w:t>vol. 3, no. 5, pp. 2036-2043, 2011, doi: 10.1039/c0nr01015d.</w:t>
      </w:r>
    </w:p>
    <w:p w14:paraId="142DD302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7]</w:t>
      </w:r>
      <w:r w:rsidRPr="00DC0950">
        <w:rPr>
          <w:noProof/>
        </w:rPr>
        <w:tab/>
        <w:t xml:space="preserve">S. Palantavida, R. Tang, G. P. Sudlow, W. J. Akers, S. Achilefu, and I. Sokolov, "Ultrabright NIR fluorescent mesoporous silica nanoparticles," (in English), </w:t>
      </w:r>
      <w:r w:rsidRPr="00DC0950">
        <w:rPr>
          <w:i/>
          <w:noProof/>
        </w:rPr>
        <w:t xml:space="preserve">J Mater Chem B, </w:t>
      </w:r>
      <w:r w:rsidRPr="00DC0950">
        <w:rPr>
          <w:noProof/>
        </w:rPr>
        <w:t>vol. 2, no. 20, pp. 3107-3114, 2014, doi: 10.1039/c4tb00287c.</w:t>
      </w:r>
    </w:p>
    <w:p w14:paraId="2CB9C454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8]</w:t>
      </w:r>
      <w:r w:rsidRPr="00DC0950">
        <w:rPr>
          <w:noProof/>
        </w:rPr>
        <w:tab/>
        <w:t xml:space="preserve">S. A. M. A. Peerzade, N. Makarova, and I. Sokolov, "Ultrabright Fluorescent Silica Nanoparticles for Multiplexed Detection," (in English), </w:t>
      </w:r>
      <w:r w:rsidRPr="00DC0950">
        <w:rPr>
          <w:i/>
          <w:noProof/>
        </w:rPr>
        <w:t xml:space="preserve">Nanomaterials-Basel, </w:t>
      </w:r>
      <w:r w:rsidRPr="00DC0950">
        <w:rPr>
          <w:noProof/>
        </w:rPr>
        <w:t>vol. 10, no. 5, May 2020, doi: ARTN 905</w:t>
      </w:r>
    </w:p>
    <w:p w14:paraId="3A0B42C8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10.3390/nano10050905.</w:t>
      </w:r>
    </w:p>
    <w:p w14:paraId="79FECCF6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9]</w:t>
      </w:r>
      <w:r w:rsidRPr="00DC0950">
        <w:rPr>
          <w:noProof/>
        </w:rPr>
        <w:tab/>
        <w:t xml:space="preserve">S. Palantavida, B. Peng, and I. Sokolov, "Ultrabright fluorescent silica particles with a large number of complex spectra excited with a single wavelength for multiplex applications," (in English), </w:t>
      </w:r>
      <w:r w:rsidRPr="00DC0950">
        <w:rPr>
          <w:i/>
          <w:noProof/>
        </w:rPr>
        <w:t xml:space="preserve">Nanoscale, </w:t>
      </w:r>
      <w:r w:rsidRPr="00DC0950">
        <w:rPr>
          <w:noProof/>
        </w:rPr>
        <w:t>vol. 9, no. 15, pp. 4881-4890, Apr 21 2017, doi: 10.1039/c6nr08976c.</w:t>
      </w:r>
    </w:p>
    <w:p w14:paraId="1A811A19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0]</w:t>
      </w:r>
      <w:r w:rsidRPr="00DC0950">
        <w:rPr>
          <w:noProof/>
        </w:rPr>
        <w:tab/>
        <w:t>V. Kalaparthi</w:t>
      </w:r>
      <w:r w:rsidRPr="00DC0950">
        <w:rPr>
          <w:i/>
          <w:noProof/>
        </w:rPr>
        <w:t xml:space="preserve"> et al.</w:t>
      </w:r>
      <w:r w:rsidRPr="00DC0950">
        <w:rPr>
          <w:noProof/>
        </w:rPr>
        <w:t xml:space="preserve">, "Ultrabright fluorescent nanothermometers," </w:t>
      </w:r>
      <w:r w:rsidRPr="00DC0950">
        <w:rPr>
          <w:i/>
          <w:noProof/>
        </w:rPr>
        <w:t xml:space="preserve">Under review, </w:t>
      </w:r>
      <w:r w:rsidRPr="00DC0950">
        <w:rPr>
          <w:noProof/>
        </w:rPr>
        <w:t>2021.</w:t>
      </w:r>
    </w:p>
    <w:p w14:paraId="29272DB8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1]</w:t>
      </w:r>
      <w:r w:rsidRPr="00DC0950">
        <w:rPr>
          <w:noProof/>
        </w:rPr>
        <w:tab/>
        <w:t xml:space="preserve">E. B. Cho, D. O. Volkov, and I. Sokolov, "Ultrabright Fluorescent Silica Mesoporous Silica Nanoparticles: Control of Particle Size and Dye Loading," (in English), </w:t>
      </w:r>
      <w:r w:rsidRPr="00DC0950">
        <w:rPr>
          <w:i/>
          <w:noProof/>
        </w:rPr>
        <w:t xml:space="preserve">Advanced Functional Materials, </w:t>
      </w:r>
      <w:r w:rsidRPr="00DC0950">
        <w:rPr>
          <w:noProof/>
        </w:rPr>
        <w:t>vol. 21, no. 16, pp. 3129-3135, Aug 23 2011, doi: 10.1002/adfm.201100311.</w:t>
      </w:r>
    </w:p>
    <w:p w14:paraId="7E5F110A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2]</w:t>
      </w:r>
      <w:r w:rsidRPr="00DC0950">
        <w:rPr>
          <w:noProof/>
        </w:rPr>
        <w:tab/>
        <w:t xml:space="preserve">S. Palantavida, N. V. Guz, and I. Sokolov, "Functionalized Ultrabright Fluorescent Mesoporous Silica Nanoparticles," (in English), </w:t>
      </w:r>
      <w:r w:rsidRPr="00DC0950">
        <w:rPr>
          <w:i/>
          <w:noProof/>
        </w:rPr>
        <w:t xml:space="preserve">Part Part Syst Char, </w:t>
      </w:r>
      <w:r w:rsidRPr="00DC0950">
        <w:rPr>
          <w:noProof/>
        </w:rPr>
        <w:t>vol. 30, no. 9, pp. 804-811, Sep 2013, doi: 10.1002/ppsc.201300143.</w:t>
      </w:r>
    </w:p>
    <w:p w14:paraId="3F25878B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3]</w:t>
      </w:r>
      <w:r w:rsidRPr="00DC0950">
        <w:rPr>
          <w:noProof/>
        </w:rPr>
        <w:tab/>
        <w:t xml:space="preserve">S. Palantavida, N. V. Guz, C. D. Woodworth, and I. Sokolov, "Ultrabright fluorescent mesoporous silica nanoparticles for prescreening of cervical cancer," (in English), </w:t>
      </w:r>
      <w:r w:rsidRPr="00DC0950">
        <w:rPr>
          <w:i/>
          <w:noProof/>
        </w:rPr>
        <w:lastRenderedPageBreak/>
        <w:t xml:space="preserve">Nanomed-Nanotechnol, </w:t>
      </w:r>
      <w:r w:rsidRPr="00DC0950">
        <w:rPr>
          <w:noProof/>
        </w:rPr>
        <w:t>vol. 9, no. 8, pp. 1255-1262, Nov 2013, doi: 10.1016/j.nano.2013.04.011.</w:t>
      </w:r>
    </w:p>
    <w:p w14:paraId="7DF14E43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4]</w:t>
      </w:r>
      <w:r w:rsidRPr="00DC0950">
        <w:rPr>
          <w:noProof/>
        </w:rPr>
        <w:tab/>
        <w:t>S. A. M. A. Peerzade</w:t>
      </w:r>
      <w:r w:rsidRPr="00DC0950">
        <w:rPr>
          <w:i/>
          <w:noProof/>
        </w:rPr>
        <w:t xml:space="preserve"> et al.</w:t>
      </w:r>
      <w:r w:rsidRPr="00DC0950">
        <w:rPr>
          <w:noProof/>
        </w:rPr>
        <w:t xml:space="preserve">, "Ultrabright fluorescent silica nanoparticles for in vivo targeting of xenografted human tumors and cancer cells in zebrafish," (in English), </w:t>
      </w:r>
      <w:r w:rsidRPr="00DC0950">
        <w:rPr>
          <w:i/>
          <w:noProof/>
        </w:rPr>
        <w:t xml:space="preserve">Nanoscale, </w:t>
      </w:r>
      <w:r w:rsidRPr="00DC0950">
        <w:rPr>
          <w:noProof/>
        </w:rPr>
        <w:t>vol. 11, no. 46, pp. 22316-22327, Dec 14 2019, doi: 10.1039/c9nr06371d.</w:t>
      </w:r>
    </w:p>
    <w:p w14:paraId="4F55701B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5]</w:t>
      </w:r>
      <w:r w:rsidRPr="00DC0950">
        <w:rPr>
          <w:noProof/>
        </w:rPr>
        <w:tab/>
        <w:t xml:space="preserve">V. Kalaparthi, S. Palantavida, and I. Sokolov, "The nature of ultrabrightness of nanoporous fluorescent particles with physically encapsulated fluorescent dyes," </w:t>
      </w:r>
      <w:r w:rsidRPr="00DC0950">
        <w:rPr>
          <w:i/>
          <w:noProof/>
        </w:rPr>
        <w:t xml:space="preserve">J. Mater. Chem. C, </w:t>
      </w:r>
      <w:r w:rsidRPr="00DC0950">
        <w:rPr>
          <w:noProof/>
        </w:rPr>
        <w:t>vol. 4, no. 11, pp. 2197-2210, 2016, doi: 10.1039/c5tc04221f.</w:t>
      </w:r>
    </w:p>
    <w:p w14:paraId="629B357D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6]</w:t>
      </w:r>
      <w:r w:rsidRPr="00DC0950">
        <w:rPr>
          <w:noProof/>
        </w:rPr>
        <w:tab/>
        <w:t xml:space="preserve">S. A. Peerzade, N. Makarova, and I. Sokolov, "Ultrabright Fluorescent Silica Nanoparticles for Multiplexed Detection," </w:t>
      </w:r>
      <w:r w:rsidRPr="00DC0950">
        <w:rPr>
          <w:i/>
          <w:noProof/>
        </w:rPr>
        <w:t xml:space="preserve">Nanomaterials, </w:t>
      </w:r>
      <w:r w:rsidRPr="00DC0950">
        <w:rPr>
          <w:noProof/>
        </w:rPr>
        <w:t>vol. 10, no. 5, p. 905, 2020.</w:t>
      </w:r>
    </w:p>
    <w:p w14:paraId="54DE155A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7]</w:t>
      </w:r>
      <w:r w:rsidRPr="00DC0950">
        <w:rPr>
          <w:noProof/>
        </w:rPr>
        <w:tab/>
        <w:t>I. Sokolov, V. Kalaparthi, and S. Palantavida, "Methods and systems for the synthesis of ultrabright fluorescent silica particles capable of measuring temperature," ed: Google Patents, 2017.</w:t>
      </w:r>
    </w:p>
    <w:p w14:paraId="7762B07D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8]</w:t>
      </w:r>
      <w:r w:rsidRPr="00DC0950">
        <w:rPr>
          <w:noProof/>
        </w:rPr>
        <w:tab/>
        <w:t xml:space="preserve">S. Peerzade, N. Makarova, and I. Sokolov, "Ultrabright Fluorescent Silica Nanoparticles for Dual pH and Temperature Measurements," </w:t>
      </w:r>
      <w:r w:rsidRPr="00DC0950">
        <w:rPr>
          <w:i/>
          <w:noProof/>
        </w:rPr>
        <w:t xml:space="preserve">Nanomaterials-Basel, </w:t>
      </w:r>
      <w:r w:rsidRPr="00DC0950">
        <w:rPr>
          <w:noProof/>
        </w:rPr>
        <w:t>vol. 11, no. 6, p. 1524, 2021.</w:t>
      </w:r>
    </w:p>
    <w:p w14:paraId="46856332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19]</w:t>
      </w:r>
      <w:r w:rsidRPr="00DC0950">
        <w:rPr>
          <w:noProof/>
        </w:rPr>
        <w:tab/>
        <w:t xml:space="preserve">S. Palantavida, R. Tang, G. Sudlow, W. Akers, S. Achilefu, and I. Sokolov, "Ultrabright NIR fluorescent mesoporous silica nanoparticles," </w:t>
      </w:r>
      <w:r w:rsidRPr="00DC0950">
        <w:rPr>
          <w:i/>
          <w:noProof/>
        </w:rPr>
        <w:t xml:space="preserve">Journal of Materials Chemistry B, </w:t>
      </w:r>
      <w:r w:rsidRPr="00DC0950">
        <w:rPr>
          <w:noProof/>
        </w:rPr>
        <w:t>vol. 2, no. 20, pp. 3107-3114, 2014.</w:t>
      </w:r>
    </w:p>
    <w:p w14:paraId="02CE908F" w14:textId="77777777" w:rsidR="00DC0950" w:rsidRPr="00DC0950" w:rsidRDefault="00DC0950" w:rsidP="00DC0950">
      <w:pPr>
        <w:pStyle w:val="EndNoteBibliography"/>
        <w:ind w:left="720" w:hanging="720"/>
        <w:rPr>
          <w:noProof/>
        </w:rPr>
      </w:pPr>
      <w:r w:rsidRPr="00DC0950">
        <w:rPr>
          <w:noProof/>
        </w:rPr>
        <w:t>[20]</w:t>
      </w:r>
      <w:r w:rsidRPr="00DC0950">
        <w:rPr>
          <w:noProof/>
        </w:rPr>
        <w:tab/>
        <w:t xml:space="preserve">V. Kalaparthi, S. Palantavida, and I. Sokolov, "The nature of ultrabrightness of nanoporous fluorescent particles with physically encapsulated fluorescent dyes," </w:t>
      </w:r>
      <w:r w:rsidRPr="00DC0950">
        <w:rPr>
          <w:i/>
          <w:noProof/>
        </w:rPr>
        <w:t xml:space="preserve">Journal of Materials Chemistry C, </w:t>
      </w:r>
      <w:r w:rsidRPr="00DC0950">
        <w:rPr>
          <w:noProof/>
        </w:rPr>
        <w:t>vol. 4, no. 11, pp. 2197-2210, 2016.</w:t>
      </w:r>
    </w:p>
    <w:p w14:paraId="49FBBF13" w14:textId="5B38D9A6" w:rsidR="00E956DF" w:rsidRPr="00BE2D55" w:rsidRDefault="009F12C0" w:rsidP="005A6CD5">
      <w:pPr>
        <w:spacing w:line="276" w:lineRule="auto"/>
      </w:pPr>
      <w:r w:rsidRPr="00BE2D55">
        <w:fldChar w:fldCharType="end"/>
      </w:r>
    </w:p>
    <w:sectPr w:rsidR="00E956DF" w:rsidRPr="00BE2D55" w:rsidSect="00E50560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BA8C79" w14:textId="77777777" w:rsidR="007D2F7F" w:rsidRDefault="007D2F7F" w:rsidP="005A6CD5">
      <w:r>
        <w:separator/>
      </w:r>
    </w:p>
  </w:endnote>
  <w:endnote w:type="continuationSeparator" w:id="0">
    <w:p w14:paraId="5864FD87" w14:textId="77777777" w:rsidR="007D2F7F" w:rsidRDefault="007D2F7F" w:rsidP="005A6C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A97D37" w14:textId="77777777" w:rsidR="007D2F7F" w:rsidRDefault="007D2F7F" w:rsidP="005A6CD5">
      <w:r>
        <w:separator/>
      </w:r>
    </w:p>
  </w:footnote>
  <w:footnote w:type="continuationSeparator" w:id="0">
    <w:p w14:paraId="5D50E1D0" w14:textId="77777777" w:rsidR="007D2F7F" w:rsidRDefault="007D2F7F" w:rsidP="005A6C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02460B"/>
    <w:multiLevelType w:val="multilevel"/>
    <w:tmpl w:val="0DB05860"/>
    <w:lvl w:ilvl="0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3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3509656A"/>
    <w:multiLevelType w:val="multilevel"/>
    <w:tmpl w:val="C0D6841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hideSpellingErrors/>
  <w:hideGrammaticalErrors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Y2NTUwMTM0NDY2MbVQ0lEKTi0uzszPAykwqwUAS5C6sywAAAA="/>
    <w:docVar w:name="dgnword-docGUID" w:val="{0FF6F22E-E068-43B8-8350-498F9C95948F}"/>
    <w:docVar w:name="dgnword-eventsink" w:val="178183475491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s995fea5xv2057ea50hpdzwcr9fep9zrr5ff&quot;&gt;MineConcolidatedX9_3&lt;record-ids&gt;&lt;item&gt;91&lt;/item&gt;&lt;item&gt;94&lt;/item&gt;&lt;item&gt;20997&lt;/item&gt;&lt;item&gt;24985&lt;/item&gt;&lt;item&gt;24986&lt;/item&gt;&lt;item&gt;25003&lt;/item&gt;&lt;item&gt;25012&lt;/item&gt;&lt;item&gt;25020&lt;/item&gt;&lt;item&gt;25034&lt;/item&gt;&lt;item&gt;25237&lt;/item&gt;&lt;item&gt;25431&lt;/item&gt;&lt;item&gt;25435&lt;/item&gt;&lt;item&gt;25437&lt;/item&gt;&lt;item&gt;25485&lt;/item&gt;&lt;item&gt;25843&lt;/item&gt;&lt;item&gt;26486&lt;/item&gt;&lt;item&gt;26497&lt;/item&gt;&lt;/record-ids&gt;&lt;/item&gt;&lt;/Libraries&gt;"/>
  </w:docVars>
  <w:rsids>
    <w:rsidRoot w:val="00E956DF"/>
    <w:rsid w:val="000209C3"/>
    <w:rsid w:val="000253A7"/>
    <w:rsid w:val="00032851"/>
    <w:rsid w:val="0004374F"/>
    <w:rsid w:val="00047696"/>
    <w:rsid w:val="000647DD"/>
    <w:rsid w:val="00076A43"/>
    <w:rsid w:val="000837D3"/>
    <w:rsid w:val="00091BCE"/>
    <w:rsid w:val="000922AC"/>
    <w:rsid w:val="000A0499"/>
    <w:rsid w:val="000A3246"/>
    <w:rsid w:val="000A3B22"/>
    <w:rsid w:val="000C1713"/>
    <w:rsid w:val="000D1834"/>
    <w:rsid w:val="000E29BC"/>
    <w:rsid w:val="000E5C24"/>
    <w:rsid w:val="000F4F40"/>
    <w:rsid w:val="000F6957"/>
    <w:rsid w:val="00100427"/>
    <w:rsid w:val="00116055"/>
    <w:rsid w:val="001179C2"/>
    <w:rsid w:val="00133F1D"/>
    <w:rsid w:val="00150482"/>
    <w:rsid w:val="00150B2E"/>
    <w:rsid w:val="00156D6B"/>
    <w:rsid w:val="00160661"/>
    <w:rsid w:val="00173F09"/>
    <w:rsid w:val="001772AE"/>
    <w:rsid w:val="00185B15"/>
    <w:rsid w:val="00191799"/>
    <w:rsid w:val="001A7F9C"/>
    <w:rsid w:val="001B05C9"/>
    <w:rsid w:val="001B2029"/>
    <w:rsid w:val="001B5142"/>
    <w:rsid w:val="001B5AE0"/>
    <w:rsid w:val="001C2CBD"/>
    <w:rsid w:val="001D5807"/>
    <w:rsid w:val="001D5CBD"/>
    <w:rsid w:val="0020026A"/>
    <w:rsid w:val="002006A4"/>
    <w:rsid w:val="00205155"/>
    <w:rsid w:val="0024194C"/>
    <w:rsid w:val="00255AE6"/>
    <w:rsid w:val="00256195"/>
    <w:rsid w:val="0025676B"/>
    <w:rsid w:val="00260F79"/>
    <w:rsid w:val="0026419A"/>
    <w:rsid w:val="00264734"/>
    <w:rsid w:val="00273ECE"/>
    <w:rsid w:val="00291F52"/>
    <w:rsid w:val="00295C5D"/>
    <w:rsid w:val="002A32D2"/>
    <w:rsid w:val="002A5DD3"/>
    <w:rsid w:val="002A6096"/>
    <w:rsid w:val="002B0221"/>
    <w:rsid w:val="002C5B5B"/>
    <w:rsid w:val="002C6D6B"/>
    <w:rsid w:val="002E7534"/>
    <w:rsid w:val="002F2892"/>
    <w:rsid w:val="00300DE9"/>
    <w:rsid w:val="00301B3C"/>
    <w:rsid w:val="00304760"/>
    <w:rsid w:val="00313C37"/>
    <w:rsid w:val="00314390"/>
    <w:rsid w:val="00320FA3"/>
    <w:rsid w:val="003270E6"/>
    <w:rsid w:val="0035049B"/>
    <w:rsid w:val="003710C0"/>
    <w:rsid w:val="003732E4"/>
    <w:rsid w:val="00376002"/>
    <w:rsid w:val="003828F7"/>
    <w:rsid w:val="00397711"/>
    <w:rsid w:val="003C1BD6"/>
    <w:rsid w:val="003C505C"/>
    <w:rsid w:val="003C5B13"/>
    <w:rsid w:val="003D55EF"/>
    <w:rsid w:val="003F7076"/>
    <w:rsid w:val="00407F4F"/>
    <w:rsid w:val="00420520"/>
    <w:rsid w:val="004308AC"/>
    <w:rsid w:val="00440CCF"/>
    <w:rsid w:val="004421A4"/>
    <w:rsid w:val="00444159"/>
    <w:rsid w:val="00450F38"/>
    <w:rsid w:val="0047064C"/>
    <w:rsid w:val="004800E2"/>
    <w:rsid w:val="00483E31"/>
    <w:rsid w:val="00486A67"/>
    <w:rsid w:val="00490B8A"/>
    <w:rsid w:val="004915DB"/>
    <w:rsid w:val="0049274C"/>
    <w:rsid w:val="004A17F1"/>
    <w:rsid w:val="004B181D"/>
    <w:rsid w:val="004B2643"/>
    <w:rsid w:val="004B346F"/>
    <w:rsid w:val="004B5FDB"/>
    <w:rsid w:val="004B6501"/>
    <w:rsid w:val="004E700D"/>
    <w:rsid w:val="004F37E8"/>
    <w:rsid w:val="004F5B5D"/>
    <w:rsid w:val="0050720A"/>
    <w:rsid w:val="00515626"/>
    <w:rsid w:val="005238E2"/>
    <w:rsid w:val="00536388"/>
    <w:rsid w:val="00537C9C"/>
    <w:rsid w:val="00592D9F"/>
    <w:rsid w:val="005A6CD5"/>
    <w:rsid w:val="005C79BB"/>
    <w:rsid w:val="005D577C"/>
    <w:rsid w:val="005F1096"/>
    <w:rsid w:val="005F3F3E"/>
    <w:rsid w:val="005F4382"/>
    <w:rsid w:val="0061679E"/>
    <w:rsid w:val="00627365"/>
    <w:rsid w:val="00640AB0"/>
    <w:rsid w:val="006449FE"/>
    <w:rsid w:val="0066263F"/>
    <w:rsid w:val="00662A84"/>
    <w:rsid w:val="00666083"/>
    <w:rsid w:val="00673675"/>
    <w:rsid w:val="00682DAE"/>
    <w:rsid w:val="00694517"/>
    <w:rsid w:val="00696EC2"/>
    <w:rsid w:val="006A7E52"/>
    <w:rsid w:val="006C5411"/>
    <w:rsid w:val="006C5AC4"/>
    <w:rsid w:val="006D7D66"/>
    <w:rsid w:val="0070043B"/>
    <w:rsid w:val="0070704D"/>
    <w:rsid w:val="0071704D"/>
    <w:rsid w:val="00725104"/>
    <w:rsid w:val="00740C26"/>
    <w:rsid w:val="00741413"/>
    <w:rsid w:val="007454E0"/>
    <w:rsid w:val="00747148"/>
    <w:rsid w:val="00764DE6"/>
    <w:rsid w:val="00773471"/>
    <w:rsid w:val="00787055"/>
    <w:rsid w:val="007875A6"/>
    <w:rsid w:val="00792427"/>
    <w:rsid w:val="007A4F96"/>
    <w:rsid w:val="007A70F6"/>
    <w:rsid w:val="007C4AD7"/>
    <w:rsid w:val="007C5846"/>
    <w:rsid w:val="007D2F7F"/>
    <w:rsid w:val="007D729C"/>
    <w:rsid w:val="00812FC3"/>
    <w:rsid w:val="00817FEA"/>
    <w:rsid w:val="00876876"/>
    <w:rsid w:val="00887949"/>
    <w:rsid w:val="00893103"/>
    <w:rsid w:val="008A07A5"/>
    <w:rsid w:val="008A3040"/>
    <w:rsid w:val="008A6D8D"/>
    <w:rsid w:val="008C124E"/>
    <w:rsid w:val="008C1F5C"/>
    <w:rsid w:val="008D1922"/>
    <w:rsid w:val="008D23BD"/>
    <w:rsid w:val="008D3ABA"/>
    <w:rsid w:val="009032F3"/>
    <w:rsid w:val="009134FF"/>
    <w:rsid w:val="00921205"/>
    <w:rsid w:val="009315A7"/>
    <w:rsid w:val="00931BDD"/>
    <w:rsid w:val="00933BAD"/>
    <w:rsid w:val="009464E3"/>
    <w:rsid w:val="00962234"/>
    <w:rsid w:val="00962FF6"/>
    <w:rsid w:val="00964C44"/>
    <w:rsid w:val="00984A31"/>
    <w:rsid w:val="009866EF"/>
    <w:rsid w:val="00995803"/>
    <w:rsid w:val="009A50C3"/>
    <w:rsid w:val="009B67AC"/>
    <w:rsid w:val="009B70EA"/>
    <w:rsid w:val="009C1039"/>
    <w:rsid w:val="009C6823"/>
    <w:rsid w:val="009E04B1"/>
    <w:rsid w:val="009E3486"/>
    <w:rsid w:val="009F12C0"/>
    <w:rsid w:val="009F1D4F"/>
    <w:rsid w:val="00A0728D"/>
    <w:rsid w:val="00A13EC7"/>
    <w:rsid w:val="00A16932"/>
    <w:rsid w:val="00A21231"/>
    <w:rsid w:val="00A358BE"/>
    <w:rsid w:val="00A46CB6"/>
    <w:rsid w:val="00A474E7"/>
    <w:rsid w:val="00A528C2"/>
    <w:rsid w:val="00A71806"/>
    <w:rsid w:val="00A77BC0"/>
    <w:rsid w:val="00A830DE"/>
    <w:rsid w:val="00A85131"/>
    <w:rsid w:val="00A860E1"/>
    <w:rsid w:val="00AA2FE3"/>
    <w:rsid w:val="00AB6EED"/>
    <w:rsid w:val="00AC3D57"/>
    <w:rsid w:val="00AD6520"/>
    <w:rsid w:val="00AD7A51"/>
    <w:rsid w:val="00AE3555"/>
    <w:rsid w:val="00B06578"/>
    <w:rsid w:val="00B06C7C"/>
    <w:rsid w:val="00B10C98"/>
    <w:rsid w:val="00B151EF"/>
    <w:rsid w:val="00B204C6"/>
    <w:rsid w:val="00B23086"/>
    <w:rsid w:val="00B24682"/>
    <w:rsid w:val="00B26FFF"/>
    <w:rsid w:val="00B47E32"/>
    <w:rsid w:val="00B57B50"/>
    <w:rsid w:val="00B6508C"/>
    <w:rsid w:val="00B761A9"/>
    <w:rsid w:val="00B83E62"/>
    <w:rsid w:val="00B8712F"/>
    <w:rsid w:val="00B97DC8"/>
    <w:rsid w:val="00BA00FA"/>
    <w:rsid w:val="00BA45B0"/>
    <w:rsid w:val="00BB43A7"/>
    <w:rsid w:val="00BC0DE5"/>
    <w:rsid w:val="00BC129C"/>
    <w:rsid w:val="00BD23AA"/>
    <w:rsid w:val="00BD3E82"/>
    <w:rsid w:val="00BD4E26"/>
    <w:rsid w:val="00BE2D55"/>
    <w:rsid w:val="00BE351A"/>
    <w:rsid w:val="00C1425F"/>
    <w:rsid w:val="00C364FE"/>
    <w:rsid w:val="00C37A80"/>
    <w:rsid w:val="00C41B5C"/>
    <w:rsid w:val="00C44ACD"/>
    <w:rsid w:val="00C46821"/>
    <w:rsid w:val="00C51098"/>
    <w:rsid w:val="00C6027A"/>
    <w:rsid w:val="00C82055"/>
    <w:rsid w:val="00C83406"/>
    <w:rsid w:val="00C85A6C"/>
    <w:rsid w:val="00CA2779"/>
    <w:rsid w:val="00CA6422"/>
    <w:rsid w:val="00CB1B25"/>
    <w:rsid w:val="00CB1DB6"/>
    <w:rsid w:val="00CB7EA5"/>
    <w:rsid w:val="00CC4ED8"/>
    <w:rsid w:val="00CD7212"/>
    <w:rsid w:val="00CE7436"/>
    <w:rsid w:val="00CF18E9"/>
    <w:rsid w:val="00D10194"/>
    <w:rsid w:val="00D20154"/>
    <w:rsid w:val="00D231D1"/>
    <w:rsid w:val="00D2464B"/>
    <w:rsid w:val="00D412AE"/>
    <w:rsid w:val="00D461FB"/>
    <w:rsid w:val="00D74329"/>
    <w:rsid w:val="00D74E18"/>
    <w:rsid w:val="00DA083E"/>
    <w:rsid w:val="00DA18B3"/>
    <w:rsid w:val="00DB34F9"/>
    <w:rsid w:val="00DB5D92"/>
    <w:rsid w:val="00DC0950"/>
    <w:rsid w:val="00DC36D1"/>
    <w:rsid w:val="00DC4BD9"/>
    <w:rsid w:val="00DD661E"/>
    <w:rsid w:val="00DE3D45"/>
    <w:rsid w:val="00DF6AE4"/>
    <w:rsid w:val="00E0543A"/>
    <w:rsid w:val="00E356F1"/>
    <w:rsid w:val="00E374E2"/>
    <w:rsid w:val="00E50560"/>
    <w:rsid w:val="00E66462"/>
    <w:rsid w:val="00E77ABF"/>
    <w:rsid w:val="00E84E51"/>
    <w:rsid w:val="00E956DF"/>
    <w:rsid w:val="00EA2D0C"/>
    <w:rsid w:val="00EC413C"/>
    <w:rsid w:val="00EC704A"/>
    <w:rsid w:val="00ED71C6"/>
    <w:rsid w:val="00EF7D69"/>
    <w:rsid w:val="00F000DF"/>
    <w:rsid w:val="00F112FE"/>
    <w:rsid w:val="00F11CEF"/>
    <w:rsid w:val="00F329AF"/>
    <w:rsid w:val="00F54B69"/>
    <w:rsid w:val="00F56D86"/>
    <w:rsid w:val="00F574FD"/>
    <w:rsid w:val="00F61D2F"/>
    <w:rsid w:val="00F653CD"/>
    <w:rsid w:val="00F67824"/>
    <w:rsid w:val="00F77865"/>
    <w:rsid w:val="00FA05E0"/>
    <w:rsid w:val="00FA58E2"/>
    <w:rsid w:val="00FB7B37"/>
    <w:rsid w:val="00FD72B4"/>
    <w:rsid w:val="00FE34CC"/>
    <w:rsid w:val="00FF2A65"/>
    <w:rsid w:val="00FF30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829DED"/>
  <w14:defaultImageDpi w14:val="32767"/>
  <w15:chartTrackingRefBased/>
  <w15:docId w15:val="{37BD2044-6466-9748-B3ED-295F1FDBD7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A6CD5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5A6CD5"/>
    <w:pPr>
      <w:keepNext/>
      <w:keepLines/>
      <w:spacing w:before="240"/>
      <w:outlineLvl w:val="0"/>
    </w:pPr>
    <w:rPr>
      <w:rFonts w:eastAsiaTheme="majorEastAsia"/>
      <w:b/>
      <w:bC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6CD5"/>
    <w:pPr>
      <w:keepNext/>
      <w:keepLines/>
      <w:numPr>
        <w:numId w:val="2"/>
      </w:numPr>
      <w:spacing w:before="40"/>
      <w:outlineLvl w:val="1"/>
    </w:pPr>
    <w:rPr>
      <w:rFonts w:eastAsiaTheme="majorEastAsia"/>
      <w:b/>
      <w:bCs/>
      <w:color w:val="000000" w:themeColor="text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A6CD5"/>
    <w:pPr>
      <w:keepNext/>
      <w:keepLines/>
      <w:numPr>
        <w:ilvl w:val="1"/>
        <w:numId w:val="2"/>
      </w:numPr>
      <w:spacing w:before="40"/>
      <w:outlineLvl w:val="2"/>
    </w:pPr>
    <w:rPr>
      <w:rFonts w:eastAsiaTheme="majorEastAsia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A6CD5"/>
    <w:rPr>
      <w:rFonts w:ascii="Times New Roman" w:eastAsiaTheme="majorEastAsia" w:hAnsi="Times New Roman" w:cs="Times New Roman"/>
      <w:b/>
      <w:bC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A6CD5"/>
    <w:rPr>
      <w:rFonts w:ascii="Times New Roman" w:eastAsiaTheme="majorEastAsia" w:hAnsi="Times New Roman" w:cs="Times New Roman"/>
      <w:b/>
      <w:bCs/>
      <w:color w:val="000000" w:themeColor="text1"/>
      <w:sz w:val="28"/>
      <w:szCs w:val="28"/>
    </w:rPr>
  </w:style>
  <w:style w:type="paragraph" w:styleId="ListParagraph">
    <w:name w:val="List Paragraph"/>
    <w:basedOn w:val="Normal"/>
    <w:uiPriority w:val="34"/>
    <w:qFormat/>
    <w:rsid w:val="00E956DF"/>
    <w:pPr>
      <w:ind w:left="720"/>
      <w:contextualSpacing/>
    </w:pPr>
  </w:style>
  <w:style w:type="paragraph" w:styleId="NoSpacing">
    <w:name w:val="No Spacing"/>
    <w:uiPriority w:val="1"/>
    <w:qFormat/>
    <w:rsid w:val="003C505C"/>
  </w:style>
  <w:style w:type="character" w:styleId="PlaceholderText">
    <w:name w:val="Placeholder Text"/>
    <w:basedOn w:val="DefaultParagraphFont"/>
    <w:uiPriority w:val="99"/>
    <w:semiHidden/>
    <w:rsid w:val="00A85131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5A6CD5"/>
    <w:rPr>
      <w:rFonts w:ascii="Times New Roman" w:eastAsiaTheme="majorEastAsia" w:hAnsi="Times New Roman" w:cs="Times New Roman"/>
      <w:b/>
      <w:bCs/>
      <w:color w:val="000000" w:themeColor="text1"/>
    </w:rPr>
  </w:style>
  <w:style w:type="paragraph" w:styleId="NormalWeb">
    <w:name w:val="Normal (Web)"/>
    <w:basedOn w:val="Normal"/>
    <w:link w:val="NormalWebChar"/>
    <w:uiPriority w:val="99"/>
    <w:unhideWhenUsed/>
    <w:rsid w:val="00313C37"/>
    <w:pPr>
      <w:spacing w:before="100" w:beforeAutospacing="1" w:after="100" w:afterAutospacing="1"/>
    </w:pPr>
    <w:rPr>
      <w:rFonts w:eastAsia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B47E32"/>
    <w:pPr>
      <w:jc w:val="center"/>
    </w:pPr>
  </w:style>
  <w:style w:type="character" w:customStyle="1" w:styleId="NormalWebChar">
    <w:name w:val="Normal (Web) Char"/>
    <w:basedOn w:val="DefaultParagraphFont"/>
    <w:link w:val="NormalWeb"/>
    <w:uiPriority w:val="99"/>
    <w:rsid w:val="00B47E32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B47E32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B47E32"/>
  </w:style>
  <w:style w:type="character" w:customStyle="1" w:styleId="EndNoteBibliographyChar">
    <w:name w:val="EndNote Bibliography Char"/>
    <w:basedOn w:val="NormalWebChar"/>
    <w:link w:val="EndNoteBibliography"/>
    <w:rsid w:val="00B47E32"/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D2464B"/>
  </w:style>
  <w:style w:type="paragraph" w:styleId="Header">
    <w:name w:val="header"/>
    <w:basedOn w:val="Normal"/>
    <w:link w:val="HeaderChar"/>
    <w:uiPriority w:val="99"/>
    <w:unhideWhenUsed/>
    <w:rsid w:val="00BE2D5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E2D55"/>
  </w:style>
  <w:style w:type="paragraph" w:styleId="Footer">
    <w:name w:val="footer"/>
    <w:basedOn w:val="Normal"/>
    <w:link w:val="FooterChar"/>
    <w:uiPriority w:val="99"/>
    <w:unhideWhenUsed/>
    <w:rsid w:val="00BE2D5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E2D55"/>
  </w:style>
  <w:style w:type="table" w:styleId="TableGrid">
    <w:name w:val="Table Grid"/>
    <w:basedOn w:val="TableNormal"/>
    <w:uiPriority w:val="39"/>
    <w:rsid w:val="00091BC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051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515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51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51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515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8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3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09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94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2732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9871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03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909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1428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548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91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0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6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0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05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7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8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55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9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3.png"/><Relationship Id="rId22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F60E03B-D3A4-574C-86B9-775A096235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2091</Words>
  <Characters>11920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shid Iraniparast</dc:creator>
  <cp:keywords/>
  <dc:description/>
  <cp:lastModifiedBy>Sokolov, Igor</cp:lastModifiedBy>
  <cp:revision>4</cp:revision>
  <dcterms:created xsi:type="dcterms:W3CDTF">2021-08-21T04:01:00Z</dcterms:created>
  <dcterms:modified xsi:type="dcterms:W3CDTF">2021-08-21T0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d43ba27-6d56-330f-97da-154d06b56b72</vt:lpwstr>
  </property>
</Properties>
</file>